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D65451" w14:textId="33BF2EA2" w:rsidR="00612758" w:rsidRPr="00416769" w:rsidRDefault="00C27B41" w:rsidP="00416769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124758051"/>
      <w:bookmarkStart w:id="1" w:name="_Hlk122090901"/>
      <w:bookmarkEnd w:id="0"/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0725D9" w:rsidRPr="00416769">
        <w:rPr>
          <w:rFonts w:ascii="Times New Roman" w:hAnsi="Times New Roman" w:cs="Times New Roman"/>
          <w:b/>
          <w:bCs/>
          <w:sz w:val="28"/>
          <w:szCs w:val="28"/>
        </w:rPr>
        <w:t>LAPORAN</w:t>
      </w:r>
      <w:r w:rsidR="00450CE6" w:rsidRPr="00416769">
        <w:rPr>
          <w:rFonts w:ascii="Times New Roman" w:hAnsi="Times New Roman" w:cs="Times New Roman"/>
          <w:b/>
          <w:bCs/>
          <w:sz w:val="28"/>
          <w:szCs w:val="28"/>
        </w:rPr>
        <w:t xml:space="preserve"> PRAKTIK KERJA LAPANGAN</w:t>
      </w:r>
    </w:p>
    <w:p w14:paraId="5F20F2A2" w14:textId="7F417EC9" w:rsidR="00765EE7" w:rsidRPr="00ED1B2D" w:rsidRDefault="00A862D6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PEMBUATAN APLIKASI WEB KUMIS APP DENGAN MENGGUNAKAN </w:t>
      </w:r>
      <w:r w:rsidRPr="00A862D6">
        <w:rPr>
          <w:rFonts w:ascii="Times New Roman" w:hAnsi="Times New Roman" w:cs="Times New Roman"/>
          <w:b/>
          <w:bCs/>
          <w:i/>
          <w:iCs/>
          <w:sz w:val="28"/>
          <w:szCs w:val="28"/>
        </w:rPr>
        <w:t>FRAMEWORK</w:t>
      </w: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 LARAVE</w:t>
      </w:r>
      <w:r>
        <w:rPr>
          <w:rFonts w:ascii="Times New Roman" w:hAnsi="Times New Roman" w:cs="Times New Roman"/>
          <w:b/>
          <w:bCs/>
          <w:sz w:val="28"/>
          <w:szCs w:val="28"/>
        </w:rPr>
        <w:t>L</w:t>
      </w:r>
      <w:r w:rsidR="00A34212" w:rsidRPr="00A34212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DI </w:t>
      </w:r>
      <w:r w:rsidR="00A905DD" w:rsidRPr="00A905DD">
        <w:rPr>
          <w:rFonts w:ascii="Times New Roman" w:hAnsi="Times New Roman" w:cs="Times New Roman"/>
          <w:b/>
          <w:bCs/>
          <w:sz w:val="28"/>
          <w:szCs w:val="28"/>
        </w:rPr>
        <w:t>PT ODISYS INDONESIA</w:t>
      </w:r>
    </w:p>
    <w:p w14:paraId="06E33C6D" w14:textId="277B467D" w:rsidR="003A249A" w:rsidRPr="00ED1B2D" w:rsidRDefault="00EA2B45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ED1B2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0C7C25F7" w14:textId="77777777" w:rsidR="00AD2617" w:rsidRPr="006F4FE6" w:rsidRDefault="00AD2617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1C12683" w14:textId="0D2391DA" w:rsidR="00DD1B33" w:rsidRDefault="00DD1B33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2EB2AC6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BB6983C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27C36A7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9DAA709" w14:textId="4F36DD99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23C12700" wp14:editId="2E24E7C5">
            <wp:extent cx="1440000" cy="1440000"/>
            <wp:effectExtent l="0" t="0" r="8255" b="8255"/>
            <wp:docPr id="6179458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A3295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38C7264" w14:textId="77777777" w:rsidR="003A249A" w:rsidRPr="006F4FE6" w:rsidRDefault="003A249A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5B2B37D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23F7F10F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DCBDF94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1489038" w14:textId="77777777" w:rsidR="00765EE7" w:rsidRPr="006F4FE6" w:rsidRDefault="00765E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5B35161" w14:textId="0EA51D28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sz w:val="24"/>
          <w:szCs w:val="24"/>
        </w:rPr>
        <w:t>Disusun</w:t>
      </w:r>
      <w:proofErr w:type="spellEnd"/>
      <w:r w:rsidRPr="006F4FE6">
        <w:rPr>
          <w:rFonts w:ascii="Times New Roman" w:hAnsi="Times New Roman" w:cs="Times New Roman"/>
          <w:b/>
          <w:bCs/>
          <w:sz w:val="24"/>
          <w:szCs w:val="24"/>
        </w:rPr>
        <w:t xml:space="preserve"> o</w:t>
      </w:r>
      <w:r w:rsidR="00DD1B33" w:rsidRPr="006F4FE6">
        <w:rPr>
          <w:rFonts w:ascii="Times New Roman" w:hAnsi="Times New Roman" w:cs="Times New Roman"/>
          <w:b/>
          <w:bCs/>
          <w:sz w:val="24"/>
          <w:szCs w:val="24"/>
        </w:rPr>
        <w:t>leh:</w:t>
      </w:r>
    </w:p>
    <w:p w14:paraId="4B45A225" w14:textId="21C61EB2" w:rsidR="00DD1B33" w:rsidRPr="006F4FE6" w:rsidRDefault="00B23798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ramasto Daru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atrio</w:t>
      </w:r>
      <w:proofErr w:type="spellEnd"/>
    </w:p>
    <w:p w14:paraId="13575930" w14:textId="426A269F" w:rsidR="00DD1B33" w:rsidRPr="006F4FE6" w:rsidRDefault="00D81C2B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01070</w:t>
      </w:r>
      <w:r w:rsidR="00B23798">
        <w:rPr>
          <w:rFonts w:ascii="Times New Roman" w:hAnsi="Times New Roman" w:cs="Times New Roman"/>
          <w:b/>
          <w:bCs/>
          <w:sz w:val="24"/>
          <w:szCs w:val="24"/>
        </w:rPr>
        <w:t>14</w:t>
      </w:r>
    </w:p>
    <w:p w14:paraId="19053EF0" w14:textId="77777777" w:rsidR="00DD1B33" w:rsidRPr="006F4FE6" w:rsidRDefault="00DD1B33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78CCD51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57DE1D1D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D8E3BA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D401942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D625195" w14:textId="77777777" w:rsidR="00765EE7" w:rsidRPr="006F4FE6" w:rsidRDefault="00765EE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AD6436" w14:textId="3E62525C" w:rsidR="00AD261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PROGRAM STUDI D-III SISTEM INFORMASI</w:t>
      </w:r>
    </w:p>
    <w:p w14:paraId="3B129BA6" w14:textId="42D72580" w:rsidR="00D300E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JURUSAN MANAJEMEN INFORMATIKA</w:t>
      </w:r>
    </w:p>
    <w:p w14:paraId="09EA1F8C" w14:textId="77777777" w:rsidR="00DD1B33" w:rsidRPr="006F4FE6" w:rsidRDefault="00250F5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 xml:space="preserve">POLITEKNIK NEGERI SUBANG </w:t>
      </w:r>
    </w:p>
    <w:p w14:paraId="04B661F2" w14:textId="40F04FF3" w:rsidR="0053066D" w:rsidRPr="006F4FE6" w:rsidRDefault="008F435E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202</w:t>
      </w:r>
      <w:r w:rsidR="00DB2822">
        <w:rPr>
          <w:rFonts w:ascii="Times New Roman" w:hAnsi="Times New Roman" w:cs="Times New Roman"/>
          <w:b/>
          <w:bCs/>
          <w:sz w:val="28"/>
          <w:szCs w:val="28"/>
        </w:rPr>
        <w:t>3</w:t>
      </w:r>
      <w:r w:rsidR="0053066D" w:rsidRPr="006F4FE6">
        <w:rPr>
          <w:rFonts w:ascii="Times New Roman" w:hAnsi="Times New Roman" w:cs="Times New Roman"/>
          <w:sz w:val="28"/>
          <w:szCs w:val="28"/>
        </w:rPr>
        <w:br w:type="page"/>
      </w:r>
    </w:p>
    <w:p w14:paraId="34BCDE70" w14:textId="77777777" w:rsidR="00380091" w:rsidRPr="006F4FE6" w:rsidRDefault="00380091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380091" w:rsidRPr="006F4FE6" w:rsidSect="00416769">
          <w:footerReference w:type="even" r:id="rId9"/>
          <w:footerReference w:type="default" r:id="rId10"/>
          <w:footerReference w:type="first" r:id="rId11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titlePg/>
          <w:docGrid w:linePitch="360"/>
        </w:sectPr>
      </w:pPr>
    </w:p>
    <w:p w14:paraId="382A2A10" w14:textId="177F2B8C" w:rsidR="001530E7" w:rsidRPr="006F4FE6" w:rsidRDefault="00F01A8F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2" w:name="_Toc93057611"/>
      <w:bookmarkStart w:id="3" w:name="_Toc125120960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HALAMAN</w:t>
      </w:r>
      <w:r w:rsidR="001530E7"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PENGESAHAN</w:t>
      </w:r>
      <w:bookmarkEnd w:id="2"/>
      <w:bookmarkEnd w:id="3"/>
    </w:p>
    <w:p w14:paraId="2F074BB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:</w:t>
      </w:r>
    </w:p>
    <w:p w14:paraId="46AC2D5F" w14:textId="691A1B9D" w:rsidR="00ED1B2D" w:rsidRDefault="00232004" w:rsidP="00ED1B2D">
      <w:pPr>
        <w:spacing w:after="0" w:line="240" w:lineRule="auto"/>
        <w:rPr>
          <w:rFonts w:ascii="Times New Roman" w:eastAsia="Yu Gothic" w:hAnsi="Times New Roman" w:cs="Times New Roman"/>
          <w:b/>
          <w:bCs/>
          <w:sz w:val="24"/>
          <w:szCs w:val="24"/>
        </w:rPr>
      </w:pPr>
      <w:r>
        <w:rPr>
          <w:rFonts w:ascii="Times New Roman" w:eastAsia="Yu Gothic" w:hAnsi="Times New Roman" w:cs="Times New Roman"/>
          <w:b/>
          <w:bCs/>
          <w:sz w:val="24"/>
          <w:szCs w:val="24"/>
        </w:rPr>
        <w:t>“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="00A862D6"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="00A34212"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 w:rsid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="00A905DD"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>ODISYS INDONESIA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”</w:t>
      </w:r>
    </w:p>
    <w:p w14:paraId="5F578495" w14:textId="77777777" w:rsidR="00ED1B2D" w:rsidRPr="00ED1B2D" w:rsidRDefault="00ED1B2D" w:rsidP="00ED1B2D">
      <w:pPr>
        <w:spacing w:after="0" w:line="24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2C62ED7D" w14:textId="57111DAC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Oleh:</w:t>
      </w:r>
    </w:p>
    <w:p w14:paraId="6A3DAA80" w14:textId="313D214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ama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</w:t>
      </w:r>
      <w:r w:rsidR="003E5549">
        <w:rPr>
          <w:rFonts w:ascii="Times New Roman" w:eastAsia="Yu Gothic" w:hAnsi="Times New Roman" w:cs="Times New Roman"/>
          <w:sz w:val="24"/>
          <w:szCs w:val="24"/>
        </w:rPr>
        <w:t xml:space="preserve">Bramasto Daru </w:t>
      </w:r>
      <w:proofErr w:type="spellStart"/>
      <w:r w:rsidR="003E5549">
        <w:rPr>
          <w:rFonts w:ascii="Times New Roman" w:eastAsia="Yu Gothic" w:hAnsi="Times New Roman" w:cs="Times New Roman"/>
          <w:sz w:val="24"/>
          <w:szCs w:val="24"/>
        </w:rPr>
        <w:t>Satrio</w:t>
      </w:r>
      <w:proofErr w:type="spellEnd"/>
    </w:p>
    <w:p w14:paraId="5AC2E563" w14:textId="14FCE8A2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IM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>: 101070</w:t>
      </w:r>
      <w:r w:rsidR="00F778DE">
        <w:rPr>
          <w:rFonts w:ascii="Times New Roman" w:eastAsia="Yu Gothic" w:hAnsi="Times New Roman" w:cs="Times New Roman"/>
          <w:sz w:val="24"/>
          <w:szCs w:val="24"/>
        </w:rPr>
        <w:t>14</w:t>
      </w:r>
    </w:p>
    <w:p w14:paraId="01E6EE9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 xml:space="preserve">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D-III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</w:p>
    <w:p w14:paraId="135BF8B7" w14:textId="45D18D1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Telah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eminar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ada Seminar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dan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lulus pada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dd-mm-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yyy</w:t>
      </w:r>
      <w:r w:rsidR="00F778DE">
        <w:rPr>
          <w:rFonts w:ascii="Times New Roman" w:eastAsia="Yu Gothic" w:hAnsi="Times New Roman" w:cs="Times New Roman"/>
          <w:sz w:val="24"/>
          <w:szCs w:val="24"/>
        </w:rPr>
        <w:t>y</w:t>
      </w:r>
      <w:proofErr w:type="spellEnd"/>
    </w:p>
    <w:p w14:paraId="4A61408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F44BF0" w14:textId="7ED3C7A6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eastAsia="Yu Gothic" w:hAnsi="Times New Roman" w:cs="Times New Roman"/>
          <w:sz w:val="24"/>
          <w:szCs w:val="24"/>
        </w:rPr>
        <w:t>dd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940824">
        <w:rPr>
          <w:rFonts w:ascii="Times New Roman" w:eastAsia="Yu Gothic" w:hAnsi="Times New Roman" w:cs="Times New Roman"/>
          <w:sz w:val="24"/>
          <w:szCs w:val="24"/>
        </w:rPr>
        <w:t>mm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2023</w:t>
      </w:r>
    </w:p>
    <w:p w14:paraId="2A11FD12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266EF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</w:p>
    <w:p w14:paraId="507AA708" w14:textId="29A8434E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,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embimbing</w:t>
      </w:r>
      <w:proofErr w:type="spellEnd"/>
    </w:p>
    <w:p w14:paraId="0C66C071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5CF15D0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28BD02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8BD61DA" w14:textId="6C8C457C" w:rsidR="00232004" w:rsidRDefault="001D384E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ri </w:t>
      </w:r>
      <w:proofErr w:type="spellStart"/>
      <w:r>
        <w:rPr>
          <w:rFonts w:ascii="Times New Roman" w:hAnsi="Times New Roman" w:cs="Times New Roman"/>
          <w:sz w:val="24"/>
          <w:szCs w:val="24"/>
        </w:rPr>
        <w:t>Herdi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, </w:t>
      </w:r>
      <w:proofErr w:type="gramStart"/>
      <w:r>
        <w:rPr>
          <w:rFonts w:ascii="Times New Roman" w:hAnsi="Times New Roman" w:cs="Times New Roman"/>
          <w:sz w:val="24"/>
          <w:szCs w:val="24"/>
        </w:rPr>
        <w:t>S.ST.,M.T.</w:t>
      </w:r>
      <w:proofErr w:type="gramEnd"/>
      <w:r w:rsidR="00232004"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3E55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232004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232004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proofErr w:type="gramEnd"/>
    </w:p>
    <w:p w14:paraId="545FC16F" w14:textId="52E9F63B" w:rsidR="00232004" w:rsidRPr="00804D39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NIP </w:t>
      </w:r>
      <w:r w:rsidR="001D384E">
        <w:rPr>
          <w:rFonts w:ascii="Times New Roman" w:eastAsia="Yu Gothic" w:hAnsi="Times New Roman" w:cs="Times New Roman"/>
          <w:sz w:val="24"/>
          <w:szCs w:val="24"/>
        </w:rPr>
        <w:t>198</w:t>
      </w:r>
      <w:r w:rsidR="008647F4">
        <w:rPr>
          <w:rFonts w:ascii="Times New Roman" w:eastAsia="Yu Gothic" w:hAnsi="Times New Roman" w:cs="Times New Roman"/>
          <w:sz w:val="24"/>
          <w:szCs w:val="24"/>
        </w:rPr>
        <w:t>801052019031008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gramStart"/>
      <w:r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r>
        <w:rPr>
          <w:rFonts w:ascii="Times New Roman" w:eastAsia="Yu Gothic" w:hAnsi="Times New Roman" w:cs="Times New Roman"/>
          <w:sz w:val="24"/>
          <w:szCs w:val="24"/>
        </w:rPr>
        <w:t>NIP</w:t>
      </w:r>
      <w:proofErr w:type="gramEnd"/>
      <w:r w:rsidR="00E05FF9"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E05FF9" w:rsidRPr="00E05FF9">
        <w:rPr>
          <w:rFonts w:ascii="Times New Roman" w:eastAsia="Yu Gothic" w:hAnsi="Times New Roman" w:cs="Times New Roman"/>
          <w:sz w:val="24"/>
          <w:szCs w:val="24"/>
        </w:rPr>
        <w:t>199104302019032018</w:t>
      </w:r>
    </w:p>
    <w:p w14:paraId="66871A4E" w14:textId="77777777" w:rsidR="00421442" w:rsidRPr="006F4FE6" w:rsidRDefault="00421442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355958B" w14:textId="77777777" w:rsidR="00374E3B" w:rsidRPr="006F4FE6" w:rsidRDefault="00374E3B" w:rsidP="00A3447B">
      <w:pPr>
        <w:pStyle w:val="Heading1"/>
        <w:spacing w:before="0" w:line="360" w:lineRule="auto"/>
        <w:jc w:val="center"/>
        <w:rPr>
          <w:rFonts w:ascii="Times New Roman" w:hAnsi="Times New Roman" w:cs="Times New Roman"/>
          <w:color w:val="auto"/>
          <w:sz w:val="28"/>
          <w:szCs w:val="28"/>
        </w:rPr>
      </w:pPr>
    </w:p>
    <w:p w14:paraId="4556C106" w14:textId="77777777" w:rsidR="00374E3B" w:rsidRPr="006F4FE6" w:rsidRDefault="00374E3B" w:rsidP="003D3892"/>
    <w:p w14:paraId="2C37E09E" w14:textId="77777777" w:rsidR="00374E3B" w:rsidRPr="006F4FE6" w:rsidRDefault="00374E3B" w:rsidP="003D3892"/>
    <w:p w14:paraId="35EB6F3E" w14:textId="77777777" w:rsidR="00374E3B" w:rsidRPr="006F4FE6" w:rsidRDefault="00374E3B" w:rsidP="003D3892"/>
    <w:p w14:paraId="24176DB3" w14:textId="77777777" w:rsidR="00374E3B" w:rsidRPr="006F4FE6" w:rsidRDefault="00374E3B" w:rsidP="003D3892"/>
    <w:p w14:paraId="7D6CF53F" w14:textId="77777777" w:rsidR="0023548E" w:rsidRPr="006F4FE6" w:rsidRDefault="0023548E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bookmarkStart w:id="4" w:name="_Toc91426357"/>
      <w:r w:rsidRPr="006F4FE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97C75B0" w14:textId="6A1733FF" w:rsidR="007207A2" w:rsidRPr="003570F4" w:rsidRDefault="00B95C24" w:rsidP="007207A2">
      <w:pPr>
        <w:pStyle w:val="Heading1"/>
        <w:spacing w:before="0" w:line="24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5" w:name="_Toc93057612"/>
      <w:bookmarkStart w:id="6" w:name="_Toc125120961"/>
      <w:r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HALAMAN</w:t>
      </w:r>
      <w:r w:rsidR="00F01A8F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PERNYATAAN PENULIS</w:t>
      </w:r>
      <w:r w:rsidR="00511068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LAPORAN</w:t>
      </w:r>
      <w:bookmarkEnd w:id="5"/>
      <w:bookmarkEnd w:id="6"/>
    </w:p>
    <w:p w14:paraId="41C24560" w14:textId="2736A67B" w:rsidR="001530E7" w:rsidRPr="003570F4" w:rsidRDefault="00A36C03" w:rsidP="007207A2">
      <w:pPr>
        <w:pStyle w:val="Heading1"/>
        <w:spacing w:before="0" w:line="60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" w:name="_Toc93057613"/>
      <w:bookmarkStart w:id="8" w:name="_Toc125120962"/>
      <w:r w:rsidRPr="003570F4">
        <w:rPr>
          <w:rFonts w:ascii="Times New Roman" w:hAnsi="Times New Roman" w:cs="Times New Roman"/>
          <w:b/>
          <w:color w:val="auto"/>
          <w:sz w:val="28"/>
          <w:szCs w:val="28"/>
        </w:rPr>
        <w:t>PRAKTIK KERJA LAPANGAN</w:t>
      </w:r>
      <w:bookmarkEnd w:id="4"/>
      <w:bookmarkEnd w:id="7"/>
      <w:bookmarkEnd w:id="8"/>
    </w:p>
    <w:p w14:paraId="677F90A7" w14:textId="16D20B51" w:rsidR="00EA7A4E" w:rsidRPr="006F4FE6" w:rsidRDefault="00A862D6" w:rsidP="00E6095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ODISYS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INDONESIA</w:t>
      </w:r>
    </w:p>
    <w:p w14:paraId="75A939F4" w14:textId="1AEFF792" w:rsidR="00374E3B" w:rsidRPr="006F4FE6" w:rsidRDefault="00374E3B" w:rsidP="00A3447B">
      <w:pPr>
        <w:spacing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t>“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ertandat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di</w:t>
      </w:r>
      <w:r w:rsidR="00106E8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w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5541B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l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ur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hasil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endir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ada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orang lain y</w:t>
      </w:r>
      <w:r w:rsidRPr="006F4FE6">
        <w:rPr>
          <w:rFonts w:ascii="Times New Roman" w:hAnsi="Times New Roman" w:cs="Times New Roman"/>
          <w:i/>
          <w:sz w:val="24"/>
          <w:szCs w:val="24"/>
        </w:rPr>
        <w:t>a</w:t>
      </w:r>
      <w:r w:rsidR="00531DB4" w:rsidRPr="006F4FE6">
        <w:rPr>
          <w:rFonts w:ascii="Times New Roman" w:hAnsi="Times New Roman" w:cs="Times New Roman"/>
          <w:i/>
          <w:sz w:val="24"/>
          <w:szCs w:val="24"/>
        </w:rPr>
        <w:t>n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gun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anp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yebut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umber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7EAB32C3" w14:textId="45FEF10E" w:rsidR="00037724" w:rsidRPr="006F4FE6" w:rsidRDefault="007207A2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teri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dalam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La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elum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pern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saji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gun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ebaga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akal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gas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Akhir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</w:t>
      </w:r>
      <w:r w:rsidR="00110405">
        <w:rPr>
          <w:rFonts w:ascii="Times New Roman" w:hAnsi="Times New Roman" w:cs="Times New Roman"/>
          <w:i/>
          <w:sz w:val="24"/>
          <w:szCs w:val="24"/>
        </w:rPr>
        <w:t>i</w:t>
      </w:r>
      <w:r w:rsidRPr="006F4FE6">
        <w:rPr>
          <w:rFonts w:ascii="Times New Roman" w:hAnsi="Times New Roman" w:cs="Times New Roman"/>
          <w:i/>
          <w:sz w:val="24"/>
          <w:szCs w:val="24"/>
        </w:rPr>
        <w:t>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lain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kecual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e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jelas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ggunakann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63E7920D" w14:textId="449F2ECF" w:rsidR="00037724" w:rsidRPr="006F4FE6" w:rsidRDefault="00037724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maham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umpul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apat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perbany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07A2" w:rsidRPr="006F4FE6">
        <w:rPr>
          <w:rFonts w:ascii="Times New Roman" w:hAnsi="Times New Roman" w:cs="Times New Roman"/>
          <w:i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tau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komunikasi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ju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deteks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lagiarisme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”</w:t>
      </w:r>
    </w:p>
    <w:p w14:paraId="6E41DD4B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p w14:paraId="6FD38B77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tbl>
      <w:tblPr>
        <w:tblStyle w:val="TableGrid"/>
        <w:tblW w:w="0" w:type="auto"/>
        <w:tblInd w:w="52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3"/>
      </w:tblGrid>
      <w:tr w:rsidR="007D1851" w:rsidRPr="006F4FE6" w14:paraId="6F5A02EE" w14:textId="77777777" w:rsidTr="00416769">
        <w:tc>
          <w:tcPr>
            <w:tcW w:w="2693" w:type="dxa"/>
          </w:tcPr>
          <w:p w14:paraId="46D4DE1E" w14:textId="7C6269D6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Subang, </w:t>
            </w:r>
          </w:p>
        </w:tc>
      </w:tr>
      <w:tr w:rsidR="007D1851" w:rsidRPr="006F4FE6" w14:paraId="13F9424C" w14:textId="77777777" w:rsidTr="00416769">
        <w:tc>
          <w:tcPr>
            <w:tcW w:w="2693" w:type="dxa"/>
          </w:tcPr>
          <w:p w14:paraId="6B2F6316" w14:textId="6C5FDBA4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</w:tr>
      <w:tr w:rsidR="007D1851" w:rsidRPr="006F4FE6" w14:paraId="7C2A2250" w14:textId="77777777" w:rsidTr="00416769">
        <w:tc>
          <w:tcPr>
            <w:tcW w:w="2693" w:type="dxa"/>
          </w:tcPr>
          <w:p w14:paraId="5C712876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1BDF805F" w14:textId="77777777" w:rsidTr="00416769">
        <w:tc>
          <w:tcPr>
            <w:tcW w:w="2693" w:type="dxa"/>
          </w:tcPr>
          <w:p w14:paraId="77734308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5873C2F1" w14:textId="77777777" w:rsidTr="00416769">
        <w:trPr>
          <w:trHeight w:val="578"/>
        </w:trPr>
        <w:tc>
          <w:tcPr>
            <w:tcW w:w="2693" w:type="dxa"/>
          </w:tcPr>
          <w:p w14:paraId="684C76BB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698445CA" w14:textId="77777777" w:rsidTr="00416769">
        <w:tc>
          <w:tcPr>
            <w:tcW w:w="2693" w:type="dxa"/>
          </w:tcPr>
          <w:p w14:paraId="6C0A7DAD" w14:textId="2AB2B031" w:rsidR="00037724" w:rsidRPr="006F4FE6" w:rsidRDefault="003E5549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ramasto Dar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trio</w:t>
            </w:r>
            <w:proofErr w:type="spellEnd"/>
          </w:p>
        </w:tc>
      </w:tr>
      <w:tr w:rsidR="00D15576" w:rsidRPr="006F4FE6" w14:paraId="5D4CB38C" w14:textId="77777777" w:rsidTr="00416769">
        <w:tc>
          <w:tcPr>
            <w:tcW w:w="2693" w:type="dxa"/>
          </w:tcPr>
          <w:p w14:paraId="12763E9C" w14:textId="0E416E4A" w:rsidR="00037724" w:rsidRPr="006F4FE6" w:rsidRDefault="00D81C2B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1070</w:t>
            </w:r>
            <w:r w:rsidR="003E5549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</w:tbl>
    <w:p w14:paraId="219A52F0" w14:textId="77777777" w:rsidR="00037724" w:rsidRPr="006F4FE6" w:rsidRDefault="00037724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3462B9" w14:textId="77777777" w:rsidR="00F01A8F" w:rsidRPr="006F4FE6" w:rsidRDefault="00F01A8F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121A4CC5" w14:textId="3CBCF42D" w:rsidR="007F22EE" w:rsidRDefault="00F01A8F" w:rsidP="00A3447B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9" w:name="_Toc91426358"/>
      <w:bookmarkStart w:id="10" w:name="_Toc93057614"/>
      <w:bookmarkStart w:id="11" w:name="_Toc125120963"/>
      <w:r w:rsidRPr="00735B1A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ABSTRAK</w:t>
      </w:r>
      <w:bookmarkEnd w:id="9"/>
      <w:bookmarkEnd w:id="10"/>
      <w:bookmarkEnd w:id="11"/>
    </w:p>
    <w:p w14:paraId="36AF5873" w14:textId="5BB41121" w:rsidR="002A1159" w:rsidRPr="00E56419" w:rsidRDefault="00C37538" w:rsidP="00BA3415">
      <w:pPr>
        <w:spacing w:line="360" w:lineRule="auto"/>
        <w:jc w:val="both"/>
        <w:rPr>
          <w:rFonts w:ascii="Times New Roman" w:eastAsiaTheme="majorEastAsia" w:hAnsi="Times New Roman" w:cs="Times New Roman"/>
          <w:b/>
          <w:i/>
          <w:sz w:val="24"/>
          <w:szCs w:val="24"/>
        </w:rPr>
      </w:pPr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 xml:space="preserve">Kata </w:t>
      </w:r>
      <w:proofErr w:type="spellStart"/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Kunci</w:t>
      </w:r>
      <w:proofErr w:type="spellEnd"/>
      <w:r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:</w:t>
      </w:r>
      <w:r w:rsidRPr="00656C1C">
        <w:rPr>
          <w:rFonts w:ascii="Times New Roman" w:hAnsi="Times New Roman" w:cs="Times New Roman"/>
          <w:b/>
          <w:i/>
          <w:color w:val="808080" w:themeColor="background1" w:themeShade="80"/>
          <w:sz w:val="24"/>
          <w:szCs w:val="24"/>
        </w:rPr>
        <w:t xml:space="preserve"> </w:t>
      </w:r>
      <w:r w:rsidR="002A1159" w:rsidRPr="00E56419"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14:paraId="1A010AE3" w14:textId="2478505A" w:rsidR="00E37CA7" w:rsidRPr="004E4138" w:rsidRDefault="007F22EE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i/>
          <w:color w:val="auto"/>
          <w:sz w:val="28"/>
          <w:szCs w:val="28"/>
        </w:rPr>
      </w:pPr>
      <w:bookmarkStart w:id="12" w:name="_Toc91426359"/>
      <w:bookmarkStart w:id="13" w:name="_Toc93057615"/>
      <w:bookmarkStart w:id="14" w:name="_Toc125120964"/>
      <w:r w:rsidRPr="004E4138">
        <w:rPr>
          <w:rFonts w:ascii="Times New Roman" w:hAnsi="Times New Roman" w:cs="Times New Roman"/>
          <w:b/>
          <w:i/>
          <w:color w:val="auto"/>
          <w:sz w:val="28"/>
          <w:szCs w:val="28"/>
        </w:rPr>
        <w:lastRenderedPageBreak/>
        <w:t>ABSTRACT</w:t>
      </w:r>
      <w:bookmarkEnd w:id="12"/>
      <w:bookmarkEnd w:id="13"/>
      <w:bookmarkEnd w:id="14"/>
    </w:p>
    <w:p w14:paraId="16BC0749" w14:textId="09B2CD78" w:rsidR="001530E7" w:rsidRPr="006F4FE6" w:rsidRDefault="001530E7" w:rsidP="00C53216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1B773713" w14:textId="5C9BBBF3" w:rsidR="003D252B" w:rsidRDefault="001530E7" w:rsidP="003D252B">
      <w:pPr>
        <w:pStyle w:val="Heading1"/>
        <w:spacing w:before="0"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5" w:name="_Toc91426360"/>
      <w:bookmarkStart w:id="16" w:name="_Toc93057616"/>
      <w:bookmarkStart w:id="17" w:name="_Toc125120965"/>
      <w:r w:rsidRPr="004E4138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KATA PENGANTAR</w:t>
      </w:r>
      <w:bookmarkEnd w:id="15"/>
      <w:bookmarkEnd w:id="16"/>
      <w:bookmarkEnd w:id="17"/>
    </w:p>
    <w:p w14:paraId="5D864E9D" w14:textId="587DE467" w:rsidR="003D252B" w:rsidRDefault="003D252B" w:rsidP="00BA481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Es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>.</w:t>
      </w:r>
    </w:p>
    <w:p w14:paraId="70B0250C" w14:textId="4F516F4E" w:rsidR="003D252B" w:rsidRDefault="003D252B" w:rsidP="00B86FA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27F1EF" w14:textId="2143ECC0" w:rsidR="003D252B" w:rsidRPr="00B86FAD" w:rsidRDefault="003D252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Nunu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P</w:t>
      </w:r>
      <w:r w:rsidR="001D384E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="001D384E">
        <w:rPr>
          <w:rFonts w:ascii="Times New Roman" w:hAnsi="Times New Roman" w:cs="Times New Roman"/>
          <w:sz w:val="24"/>
          <w:szCs w:val="24"/>
        </w:rPr>
        <w:t>S.</w:t>
      </w:r>
      <w:r w:rsidR="00FC7609">
        <w:rPr>
          <w:rFonts w:ascii="Times New Roman" w:hAnsi="Times New Roman" w:cs="Times New Roman"/>
          <w:sz w:val="24"/>
          <w:szCs w:val="24"/>
        </w:rPr>
        <w:t>Pd</w:t>
      </w:r>
      <w:proofErr w:type="spellEnd"/>
      <w:r w:rsidR="001D384E">
        <w:rPr>
          <w:rFonts w:ascii="Times New Roman" w:hAnsi="Times New Roman" w:cs="Times New Roman"/>
          <w:sz w:val="24"/>
          <w:szCs w:val="24"/>
        </w:rPr>
        <w:t>.,</w:t>
      </w:r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D384E">
        <w:rPr>
          <w:rFonts w:ascii="Times New Roman" w:hAnsi="Times New Roman" w:cs="Times New Roman"/>
          <w:sz w:val="24"/>
          <w:szCs w:val="24"/>
        </w:rPr>
        <w:t>M.</w:t>
      </w:r>
      <w:r w:rsidR="00FC7609">
        <w:rPr>
          <w:rFonts w:ascii="Times New Roman" w:hAnsi="Times New Roman" w:cs="Times New Roman"/>
          <w:sz w:val="24"/>
          <w:szCs w:val="24"/>
        </w:rPr>
        <w:t>Kom</w:t>
      </w:r>
      <w:proofErr w:type="spellEnd"/>
      <w:proofErr w:type="gramEnd"/>
      <w:r w:rsidR="001D384E">
        <w:rPr>
          <w:rFonts w:ascii="Times New Roman" w:hAnsi="Times New Roman" w:cs="Times New Roman"/>
          <w:sz w:val="24"/>
          <w:szCs w:val="24"/>
        </w:rPr>
        <w:t>.</w:t>
      </w:r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A60E03C" w14:textId="3B9CCA03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C6039B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C6039B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19D9D3EB" w14:textId="7CCABC28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B86FAD">
        <w:rPr>
          <w:rFonts w:ascii="Times New Roman" w:hAnsi="Times New Roman" w:cs="Times New Roman"/>
          <w:sz w:val="24"/>
          <w:szCs w:val="24"/>
        </w:rPr>
        <w:t>Bapak</w:t>
      </w:r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cham</w:t>
      </w:r>
      <w:r w:rsidR="00A905DD">
        <w:rPr>
          <w:rFonts w:ascii="Times New Roman" w:hAnsi="Times New Roman" w:cs="Times New Roman"/>
          <w:sz w:val="24"/>
          <w:szCs w:val="24"/>
        </w:rPr>
        <w:t>m</w:t>
      </w:r>
      <w:r w:rsidR="00656C1C">
        <w:rPr>
          <w:rFonts w:ascii="Times New Roman" w:hAnsi="Times New Roman" w:cs="Times New Roman"/>
          <w:sz w:val="24"/>
          <w:szCs w:val="24"/>
        </w:rPr>
        <w:t>ad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Agu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r w:rsidR="00A905DD" w:rsidRPr="00A905DD">
        <w:rPr>
          <w:rFonts w:ascii="Times New Roman" w:hAnsi="Times New Roman" w:cs="Times New Roman"/>
          <w:i/>
          <w:iCs/>
          <w:sz w:val="24"/>
          <w:szCs w:val="24"/>
        </w:rPr>
        <w:t>General Affair</w:t>
      </w:r>
      <w:r w:rsidRPr="00B86FAD"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</w:t>
      </w:r>
      <w:r w:rsidR="00656C1C">
        <w:rPr>
          <w:rFonts w:ascii="Times New Roman" w:hAnsi="Times New Roman" w:cs="Times New Roman"/>
          <w:sz w:val="24"/>
          <w:szCs w:val="24"/>
        </w:rPr>
        <w:t>fasilit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nasehat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.</w:t>
      </w:r>
    </w:p>
    <w:p w14:paraId="69B1F21E" w14:textId="66121DE5" w:rsidR="00B86FAD" w:rsidRPr="00FC7609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D</w:t>
      </w:r>
      <w:r w:rsidR="00656C1C">
        <w:rPr>
          <w:rFonts w:ascii="Times New Roman" w:hAnsi="Times New Roman" w:cs="Times New Roman"/>
          <w:sz w:val="24"/>
          <w:szCs w:val="24"/>
        </w:rPr>
        <w:t>wiky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A</w:t>
      </w:r>
      <w:r w:rsidR="00656C1C">
        <w:rPr>
          <w:rFonts w:ascii="Times New Roman" w:hAnsi="Times New Roman" w:cs="Times New Roman"/>
          <w:sz w:val="24"/>
          <w:szCs w:val="24"/>
        </w:rPr>
        <w:t>ndika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W</w:t>
      </w:r>
      <w:r w:rsidR="00656C1C">
        <w:rPr>
          <w:rFonts w:ascii="Times New Roman" w:hAnsi="Times New Roman" w:cs="Times New Roman"/>
          <w:sz w:val="24"/>
          <w:szCs w:val="24"/>
        </w:rPr>
        <w:t>idiarto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(Mentor)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ny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g</w:t>
      </w:r>
      <w:r w:rsidR="00656C1C">
        <w:rPr>
          <w:rFonts w:ascii="Times New Roman" w:hAnsi="Times New Roman" w:cs="Times New Roman"/>
          <w:sz w:val="24"/>
          <w:szCs w:val="24"/>
        </w:rPr>
        <w:t>iatan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ilmu-ilmu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11D226" w14:textId="612DC031" w:rsidR="00FC7609" w:rsidRPr="00FC7609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-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jec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1E71657C" w14:textId="47E80A29" w:rsidR="00FC7609" w:rsidRPr="00B86FAD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st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E0911C" w14:textId="4A6AB199" w:rsidR="00656C1C" w:rsidRPr="00FC7609" w:rsidRDefault="00B86FAD" w:rsidP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r w:rsidR="00FC7609">
        <w:rPr>
          <w:rFonts w:ascii="Times New Roman" w:hAnsi="Times New Roman" w:cs="Times New Roman"/>
          <w:sz w:val="24"/>
          <w:szCs w:val="24"/>
        </w:rPr>
        <w:t>uda</w:t>
      </w:r>
      <w:r>
        <w:rPr>
          <w:rFonts w:ascii="Times New Roman" w:hAnsi="Times New Roman" w:cs="Times New Roman"/>
          <w:sz w:val="24"/>
          <w:szCs w:val="24"/>
        </w:rPr>
        <w:t>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20E3454" w14:textId="01B64C4B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D5BA72" w14:textId="77777777" w:rsidR="00FC7609" w:rsidRDefault="00FC7609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99980BC" w14:textId="45661F24" w:rsidR="00B86FAD" w:rsidRDefault="00B86FAD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6FAD">
        <w:rPr>
          <w:rFonts w:ascii="Times New Roman" w:hAnsi="Times New Roman" w:cs="Times New Roman"/>
          <w:sz w:val="24"/>
          <w:szCs w:val="24"/>
        </w:rPr>
        <w:lastRenderedPageBreak/>
        <w:t>Demik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rekan-re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di Prodi D-III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Negeri Subang. Mohon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af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Atas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4D5F5F" w14:textId="77777777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472AD62" w14:textId="047D7505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hAnsi="Times New Roman" w:cs="Times New Roman"/>
          <w:sz w:val="24"/>
          <w:szCs w:val="24"/>
        </w:rPr>
        <w:t>dd mm</w:t>
      </w:r>
      <w:r>
        <w:rPr>
          <w:rFonts w:ascii="Times New Roman" w:hAnsi="Times New Roman" w:cs="Times New Roman"/>
          <w:sz w:val="24"/>
          <w:szCs w:val="24"/>
        </w:rPr>
        <w:t xml:space="preserve"> 202</w:t>
      </w:r>
      <w:r w:rsidR="00FC7609">
        <w:rPr>
          <w:rFonts w:ascii="Times New Roman" w:hAnsi="Times New Roman" w:cs="Times New Roman"/>
          <w:sz w:val="24"/>
          <w:szCs w:val="24"/>
        </w:rPr>
        <w:t>3</w:t>
      </w:r>
    </w:p>
    <w:p w14:paraId="0AB01006" w14:textId="1F636EC1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49C9AE9" w14:textId="2424AAAD" w:rsidR="00BA4812" w:rsidRPr="00B86FAD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FC7609">
        <w:rPr>
          <w:rFonts w:ascii="Times New Roman" w:hAnsi="Times New Roman" w:cs="Times New Roman"/>
          <w:sz w:val="24"/>
          <w:szCs w:val="24"/>
        </w:rPr>
        <w:t xml:space="preserve">Bramasto Daru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Satrio</w:t>
      </w:r>
      <w:proofErr w:type="spellEnd"/>
    </w:p>
    <w:p w14:paraId="0EACCDBD" w14:textId="04592A60" w:rsidR="00DB2822" w:rsidRPr="00B86FAD" w:rsidRDefault="00DB2822">
      <w:pPr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br w:type="page"/>
      </w:r>
    </w:p>
    <w:p w14:paraId="2B34175A" w14:textId="78A7C315" w:rsidR="005409B9" w:rsidRPr="006F4FE6" w:rsidRDefault="00A20C2C" w:rsidP="00A3447B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b/>
          <w:color w:val="auto"/>
          <w:sz w:val="28"/>
          <w:szCs w:val="28"/>
        </w:rPr>
      </w:pPr>
      <w:bookmarkStart w:id="18" w:name="_Toc91426361"/>
      <w:bookmarkStart w:id="19" w:name="_Toc93057617"/>
      <w:bookmarkStart w:id="20" w:name="_Toc125120966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ISI</w:t>
      </w:r>
      <w:bookmarkEnd w:id="18"/>
      <w:bookmarkEnd w:id="19"/>
      <w:bookmarkEnd w:id="20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76476655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A52383F" w14:textId="0EE25935" w:rsidR="004F2C68" w:rsidRDefault="004F2C68">
          <w:pPr>
            <w:pStyle w:val="TOCHeading"/>
          </w:pPr>
        </w:p>
        <w:p w14:paraId="2F36CF4B" w14:textId="011F2F0B" w:rsidR="009901B6" w:rsidRDefault="004F2C68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5120960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HALAMAN PENGESAH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0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64BB33FB" w14:textId="2358345F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1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HALAMAN PERNYATAAN PENULIS LAPOR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1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7CC605D0" w14:textId="2DD26C1A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2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PRAKTIK KERJA LAPANG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2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53D9F067" w14:textId="14CD8007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3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ABSTRAK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3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i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6AE8725C" w14:textId="1C9DDDB3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4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i/>
                <w:noProof/>
              </w:rPr>
              <w:t>ABSTRACT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4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v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7278368B" w14:textId="46199C90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5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KATA PENGANTAR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5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v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08D16DE8" w14:textId="5B990B7D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6" w:history="1">
            <w:r w:rsidR="009901B6" w:rsidRPr="004B585F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ISI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6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vi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6572170D" w14:textId="188D5D01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7" w:history="1">
            <w:r w:rsidR="009901B6" w:rsidRPr="004B585F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GAMBAR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7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vii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64EB2948" w14:textId="34F4D705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8" w:history="1">
            <w:r w:rsidR="009901B6" w:rsidRPr="004B585F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TABEL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8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ix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2C9BAE03" w14:textId="2A1B41CA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69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DAFTAR LAMPIR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69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x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6B6F706B" w14:textId="70E906A4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70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SINGKAT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70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xi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2D38B614" w14:textId="653F29C2" w:rsidR="009901B6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71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1.</w:t>
            </w:r>
            <w:r w:rsidR="009901B6">
              <w:rPr>
                <w:rFonts w:eastAsiaTheme="minorEastAsia"/>
                <w:noProof/>
                <w:lang w:val="en-ID" w:eastAsia="en-ID"/>
              </w:rPr>
              <w:tab/>
            </w:r>
            <w:r w:rsidR="009901B6" w:rsidRPr="004B585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BAB I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71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1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73ADE4D2" w14:textId="29AA6102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72" w:history="1">
            <w:r w:rsidR="009901B6" w:rsidRPr="004B585F">
              <w:rPr>
                <w:rStyle w:val="Hyperlink"/>
              </w:rPr>
              <w:t>1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Latar Belakang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72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</w:t>
            </w:r>
            <w:r w:rsidR="009901B6">
              <w:rPr>
                <w:webHidden/>
              </w:rPr>
              <w:fldChar w:fldCharType="end"/>
            </w:r>
          </w:hyperlink>
        </w:p>
        <w:p w14:paraId="71303809" w14:textId="22394A51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73" w:history="1">
            <w:r w:rsidR="009901B6" w:rsidRPr="004B585F">
              <w:rPr>
                <w:rStyle w:val="Hyperlink"/>
              </w:rPr>
              <w:t>1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Tuju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73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2</w:t>
            </w:r>
            <w:r w:rsidR="009901B6">
              <w:rPr>
                <w:webHidden/>
              </w:rPr>
              <w:fldChar w:fldCharType="end"/>
            </w:r>
          </w:hyperlink>
        </w:p>
        <w:p w14:paraId="61E292E6" w14:textId="0F49A243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77" w:history="1">
            <w:r w:rsidR="009901B6" w:rsidRPr="004B585F">
              <w:rPr>
                <w:rStyle w:val="Hyperlink"/>
              </w:rPr>
              <w:t>1.3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Manfaat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77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2</w:t>
            </w:r>
            <w:r w:rsidR="009901B6">
              <w:rPr>
                <w:webHidden/>
              </w:rPr>
              <w:fldChar w:fldCharType="end"/>
            </w:r>
          </w:hyperlink>
        </w:p>
        <w:p w14:paraId="4C2A7578" w14:textId="3EBA68EC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78" w:history="1">
            <w:r w:rsidR="009901B6" w:rsidRPr="004B585F">
              <w:rPr>
                <w:rStyle w:val="Hyperlink"/>
              </w:rPr>
              <w:t>1.4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Waktu Dan Tempat Pelaksana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78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3</w:t>
            </w:r>
            <w:r w:rsidR="009901B6">
              <w:rPr>
                <w:webHidden/>
              </w:rPr>
              <w:fldChar w:fldCharType="end"/>
            </w:r>
          </w:hyperlink>
        </w:p>
        <w:p w14:paraId="13E9565C" w14:textId="79543501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79" w:history="1">
            <w:r w:rsidR="009901B6" w:rsidRPr="004B585F">
              <w:rPr>
                <w:rStyle w:val="Hyperlink"/>
              </w:rPr>
              <w:t>1.4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Waktu Pelaksana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79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3</w:t>
            </w:r>
            <w:r w:rsidR="009901B6">
              <w:rPr>
                <w:webHidden/>
              </w:rPr>
              <w:fldChar w:fldCharType="end"/>
            </w:r>
          </w:hyperlink>
        </w:p>
        <w:p w14:paraId="79A2D21F" w14:textId="704DA701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80" w:history="1">
            <w:r w:rsidR="009901B6" w:rsidRPr="004B585F">
              <w:rPr>
                <w:rStyle w:val="Hyperlink"/>
              </w:rPr>
              <w:t>1.4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Tempat Pelaksana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80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3</w:t>
            </w:r>
            <w:r w:rsidR="009901B6">
              <w:rPr>
                <w:webHidden/>
              </w:rPr>
              <w:fldChar w:fldCharType="end"/>
            </w:r>
          </w:hyperlink>
        </w:p>
        <w:p w14:paraId="7663F322" w14:textId="55D61E5E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81" w:history="1">
            <w:r w:rsidR="009901B6" w:rsidRPr="004B585F">
              <w:rPr>
                <w:rStyle w:val="Hyperlink"/>
              </w:rPr>
              <w:t>1.5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Jadwal Kegiatan Serta Alokasi Waktu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81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3</w:t>
            </w:r>
            <w:r w:rsidR="009901B6">
              <w:rPr>
                <w:webHidden/>
              </w:rPr>
              <w:fldChar w:fldCharType="end"/>
            </w:r>
          </w:hyperlink>
        </w:p>
        <w:p w14:paraId="73735390" w14:textId="2BE8C6D1" w:rsidR="009901B6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82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2.</w:t>
            </w:r>
            <w:r w:rsidR="009901B6">
              <w:rPr>
                <w:rFonts w:eastAsiaTheme="minorEastAsia"/>
                <w:noProof/>
                <w:lang w:val="en-ID" w:eastAsia="en-ID"/>
              </w:rPr>
              <w:tab/>
            </w:r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BAB II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82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7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2A59B107" w14:textId="2631611C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83" w:history="1">
            <w:r w:rsidR="009901B6" w:rsidRPr="004B585F">
              <w:rPr>
                <w:rStyle w:val="Hyperlink"/>
              </w:rPr>
              <w:t>2.1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Sejarah PT ODISYS INDONESIA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83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7</w:t>
            </w:r>
            <w:r w:rsidR="009901B6">
              <w:rPr>
                <w:webHidden/>
              </w:rPr>
              <w:fldChar w:fldCharType="end"/>
            </w:r>
          </w:hyperlink>
        </w:p>
        <w:p w14:paraId="4DE91ACE" w14:textId="4C4094F8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90" w:history="1">
            <w:r w:rsidR="009901B6" w:rsidRPr="004B585F">
              <w:rPr>
                <w:rStyle w:val="Hyperlink"/>
              </w:rPr>
              <w:t>2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Kegiatan PT ODISYS INDONESIA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90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7</w:t>
            </w:r>
            <w:r w:rsidR="009901B6">
              <w:rPr>
                <w:webHidden/>
              </w:rPr>
              <w:fldChar w:fldCharType="end"/>
            </w:r>
          </w:hyperlink>
        </w:p>
        <w:p w14:paraId="02B632B2" w14:textId="2FFBAA3B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92" w:history="1">
            <w:r w:rsidR="009901B6" w:rsidRPr="004B585F">
              <w:rPr>
                <w:rStyle w:val="Hyperlink"/>
              </w:rPr>
              <w:t>2.3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Struktur Organisasi PT ODISYS INDONESIA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92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7</w:t>
            </w:r>
            <w:r w:rsidR="009901B6">
              <w:rPr>
                <w:webHidden/>
              </w:rPr>
              <w:fldChar w:fldCharType="end"/>
            </w:r>
          </w:hyperlink>
        </w:p>
        <w:p w14:paraId="22C392AF" w14:textId="5FF10E4D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93" w:history="1">
            <w:r w:rsidR="009901B6" w:rsidRPr="004B585F">
              <w:rPr>
                <w:rStyle w:val="Hyperlink"/>
              </w:rPr>
              <w:t>2.4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Visi dan Misi Tempat PKL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93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8</w:t>
            </w:r>
            <w:r w:rsidR="009901B6">
              <w:rPr>
                <w:webHidden/>
              </w:rPr>
              <w:fldChar w:fldCharType="end"/>
            </w:r>
          </w:hyperlink>
        </w:p>
        <w:p w14:paraId="43DF0A02" w14:textId="68356D60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0998" w:history="1">
            <w:r w:rsidR="009901B6" w:rsidRPr="004B585F">
              <w:rPr>
                <w:rStyle w:val="Hyperlink"/>
              </w:rPr>
              <w:t>h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Sistem Kerja Tempat PKL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0998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9</w:t>
            </w:r>
            <w:r w:rsidR="009901B6">
              <w:rPr>
                <w:webHidden/>
              </w:rPr>
              <w:fldChar w:fldCharType="end"/>
            </w:r>
          </w:hyperlink>
        </w:p>
        <w:p w14:paraId="5E8FD5AD" w14:textId="0EABB477" w:rsidR="009901B6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0999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3.</w:t>
            </w:r>
            <w:r w:rsidR="009901B6">
              <w:rPr>
                <w:rFonts w:eastAsiaTheme="minorEastAsia"/>
                <w:noProof/>
                <w:lang w:val="en-ID" w:eastAsia="en-ID"/>
              </w:rPr>
              <w:tab/>
            </w:r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BAB III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0999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10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4F053DB7" w14:textId="4A1DD267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06" w:history="1">
            <w:r w:rsidR="009901B6" w:rsidRPr="004B585F">
              <w:rPr>
                <w:rStyle w:val="Hyperlink"/>
              </w:rPr>
              <w:t>3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Bidang Kerja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06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0</w:t>
            </w:r>
            <w:r w:rsidR="009901B6">
              <w:rPr>
                <w:webHidden/>
              </w:rPr>
              <w:fldChar w:fldCharType="end"/>
            </w:r>
          </w:hyperlink>
        </w:p>
        <w:p w14:paraId="171D7697" w14:textId="67892CC0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07" w:history="1">
            <w:r w:rsidR="009901B6" w:rsidRPr="004B585F">
              <w:rPr>
                <w:rStyle w:val="Hyperlink"/>
              </w:rPr>
              <w:t>3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Projek Yang Dikerjak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07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0</w:t>
            </w:r>
            <w:r w:rsidR="009901B6">
              <w:rPr>
                <w:webHidden/>
              </w:rPr>
              <w:fldChar w:fldCharType="end"/>
            </w:r>
          </w:hyperlink>
        </w:p>
        <w:p w14:paraId="605B41EA" w14:textId="5271B726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08" w:history="1">
            <w:r w:rsidR="009901B6" w:rsidRPr="004B585F">
              <w:rPr>
                <w:rStyle w:val="Hyperlink"/>
              </w:rPr>
              <w:t>3.2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KUMIS APP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08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0</w:t>
            </w:r>
            <w:r w:rsidR="009901B6">
              <w:rPr>
                <w:webHidden/>
              </w:rPr>
              <w:fldChar w:fldCharType="end"/>
            </w:r>
          </w:hyperlink>
        </w:p>
        <w:p w14:paraId="27FC9DA7" w14:textId="59A6BCE8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09" w:history="1">
            <w:r w:rsidR="009901B6" w:rsidRPr="004B585F">
              <w:rPr>
                <w:rStyle w:val="Hyperlink"/>
              </w:rPr>
              <w:t>3.2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PANDU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09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1</w:t>
            </w:r>
            <w:r w:rsidR="009901B6">
              <w:rPr>
                <w:webHidden/>
              </w:rPr>
              <w:fldChar w:fldCharType="end"/>
            </w:r>
          </w:hyperlink>
        </w:p>
        <w:p w14:paraId="2138DBDF" w14:textId="43B6FC8D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0" w:history="1">
            <w:r w:rsidR="009901B6" w:rsidRPr="004B585F">
              <w:rPr>
                <w:rStyle w:val="Hyperlink"/>
              </w:rPr>
              <w:t>3.2.3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KLOG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0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1</w:t>
            </w:r>
            <w:r w:rsidR="009901B6">
              <w:rPr>
                <w:webHidden/>
              </w:rPr>
              <w:fldChar w:fldCharType="end"/>
            </w:r>
          </w:hyperlink>
        </w:p>
        <w:p w14:paraId="1D57C970" w14:textId="1D45DDFC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1" w:history="1">
            <w:r w:rsidR="009901B6" w:rsidRPr="004B585F">
              <w:rPr>
                <w:rStyle w:val="Hyperlink"/>
              </w:rPr>
              <w:t>3.3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Tools</w:t>
            </w:r>
            <w:r w:rsidR="009901B6" w:rsidRPr="004B585F">
              <w:rPr>
                <w:rStyle w:val="Hyperlink"/>
              </w:rPr>
              <w:t xml:space="preserve"> Pendukung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1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2</w:t>
            </w:r>
            <w:r w:rsidR="009901B6">
              <w:rPr>
                <w:webHidden/>
              </w:rPr>
              <w:fldChar w:fldCharType="end"/>
            </w:r>
          </w:hyperlink>
        </w:p>
        <w:p w14:paraId="4BD795D8" w14:textId="571FB646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2" w:history="1">
            <w:r w:rsidR="009901B6" w:rsidRPr="004B585F">
              <w:rPr>
                <w:rStyle w:val="Hyperlink"/>
              </w:rPr>
              <w:t>3.3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ChatGPT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2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2</w:t>
            </w:r>
            <w:r w:rsidR="009901B6">
              <w:rPr>
                <w:webHidden/>
              </w:rPr>
              <w:fldChar w:fldCharType="end"/>
            </w:r>
          </w:hyperlink>
        </w:p>
        <w:p w14:paraId="289C563D" w14:textId="4A04AF54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3" w:history="1">
            <w:r w:rsidR="009901B6" w:rsidRPr="004B585F">
              <w:rPr>
                <w:rStyle w:val="Hyperlink"/>
              </w:rPr>
              <w:t>3.3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Dbeaver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3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2</w:t>
            </w:r>
            <w:r w:rsidR="009901B6">
              <w:rPr>
                <w:webHidden/>
              </w:rPr>
              <w:fldChar w:fldCharType="end"/>
            </w:r>
          </w:hyperlink>
        </w:p>
        <w:p w14:paraId="10A522AD" w14:textId="2A60A0AE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4" w:history="1">
            <w:r w:rsidR="009901B6" w:rsidRPr="004B585F">
              <w:rPr>
                <w:rStyle w:val="Hyperlink"/>
              </w:rPr>
              <w:t>3.3.3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GitLab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4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3</w:t>
            </w:r>
            <w:r w:rsidR="009901B6">
              <w:rPr>
                <w:webHidden/>
              </w:rPr>
              <w:fldChar w:fldCharType="end"/>
            </w:r>
          </w:hyperlink>
        </w:p>
        <w:p w14:paraId="2A300963" w14:textId="19C75BD3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5" w:history="1">
            <w:r w:rsidR="009901B6" w:rsidRPr="004B585F">
              <w:rPr>
                <w:rStyle w:val="Hyperlink"/>
              </w:rPr>
              <w:t>3.3.4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Larago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5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4</w:t>
            </w:r>
            <w:r w:rsidR="009901B6">
              <w:rPr>
                <w:webHidden/>
              </w:rPr>
              <w:fldChar w:fldCharType="end"/>
            </w:r>
          </w:hyperlink>
        </w:p>
        <w:p w14:paraId="0FE4D9D5" w14:textId="74AA397F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6" w:history="1">
            <w:r w:rsidR="009901B6" w:rsidRPr="004B585F">
              <w:rPr>
                <w:rStyle w:val="Hyperlink"/>
              </w:rPr>
              <w:t>3.3.5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Postm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6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4</w:t>
            </w:r>
            <w:r w:rsidR="009901B6">
              <w:rPr>
                <w:webHidden/>
              </w:rPr>
              <w:fldChar w:fldCharType="end"/>
            </w:r>
          </w:hyperlink>
        </w:p>
        <w:p w14:paraId="59858310" w14:textId="7AC41B85" w:rsidR="009901B6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7" w:history="1">
            <w:r w:rsidR="009901B6" w:rsidRPr="004B585F">
              <w:rPr>
                <w:rStyle w:val="Hyperlink"/>
              </w:rPr>
              <w:t>3.3.6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  <w:i/>
                <w:iCs/>
              </w:rPr>
              <w:t>Telegram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7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5</w:t>
            </w:r>
            <w:r w:rsidR="009901B6">
              <w:rPr>
                <w:webHidden/>
              </w:rPr>
              <w:fldChar w:fldCharType="end"/>
            </w:r>
          </w:hyperlink>
        </w:p>
        <w:p w14:paraId="7201EFF9" w14:textId="0E70827B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8" w:history="1">
            <w:r w:rsidR="009901B6" w:rsidRPr="004B585F">
              <w:rPr>
                <w:rStyle w:val="Hyperlink"/>
              </w:rPr>
              <w:t>3.4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Uraian Kerja PKL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8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5</w:t>
            </w:r>
            <w:r w:rsidR="009901B6">
              <w:rPr>
                <w:webHidden/>
              </w:rPr>
              <w:fldChar w:fldCharType="end"/>
            </w:r>
          </w:hyperlink>
        </w:p>
        <w:p w14:paraId="4F602AA1" w14:textId="5633559A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19" w:history="1">
            <w:r w:rsidR="009901B6" w:rsidRPr="004B585F">
              <w:rPr>
                <w:rStyle w:val="Hyperlink"/>
              </w:rPr>
              <w:t>3.5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Hasil Pelaksana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19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8</w:t>
            </w:r>
            <w:r w:rsidR="009901B6">
              <w:rPr>
                <w:webHidden/>
              </w:rPr>
              <w:fldChar w:fldCharType="end"/>
            </w:r>
          </w:hyperlink>
        </w:p>
        <w:p w14:paraId="3750300A" w14:textId="7F8F982F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20" w:history="1">
            <w:r w:rsidR="009901B6" w:rsidRPr="004B585F">
              <w:rPr>
                <w:rStyle w:val="Hyperlink"/>
              </w:rPr>
              <w:t>3.5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KUMIS APP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20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8</w:t>
            </w:r>
            <w:r w:rsidR="009901B6">
              <w:rPr>
                <w:webHidden/>
              </w:rPr>
              <w:fldChar w:fldCharType="end"/>
            </w:r>
          </w:hyperlink>
        </w:p>
        <w:p w14:paraId="1A4FC966" w14:textId="2A96EA12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1021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BAB IV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1021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19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01EE18C3" w14:textId="0465102E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26" w:history="1">
            <w:r w:rsidR="009901B6" w:rsidRPr="004B585F">
              <w:rPr>
                <w:rStyle w:val="Hyperlink"/>
              </w:rPr>
              <w:t>4.1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Kesimpul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26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9</w:t>
            </w:r>
            <w:r w:rsidR="009901B6">
              <w:rPr>
                <w:webHidden/>
              </w:rPr>
              <w:fldChar w:fldCharType="end"/>
            </w:r>
          </w:hyperlink>
        </w:p>
        <w:p w14:paraId="2638A7FD" w14:textId="59F8B929" w:rsidR="009901B6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5121032" w:history="1">
            <w:r w:rsidR="009901B6" w:rsidRPr="004B585F">
              <w:rPr>
                <w:rStyle w:val="Hyperlink"/>
              </w:rPr>
              <w:t>4.2.</w:t>
            </w:r>
            <w:r w:rsidR="009901B6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9901B6" w:rsidRPr="004B585F">
              <w:rPr>
                <w:rStyle w:val="Hyperlink"/>
              </w:rPr>
              <w:t>Saran</w:t>
            </w:r>
            <w:r w:rsidR="009901B6">
              <w:rPr>
                <w:webHidden/>
              </w:rPr>
              <w:tab/>
            </w:r>
            <w:r w:rsidR="009901B6">
              <w:rPr>
                <w:webHidden/>
              </w:rPr>
              <w:fldChar w:fldCharType="begin"/>
            </w:r>
            <w:r w:rsidR="009901B6">
              <w:rPr>
                <w:webHidden/>
              </w:rPr>
              <w:instrText xml:space="preserve"> PAGEREF _Toc125121032 \h </w:instrText>
            </w:r>
            <w:r w:rsidR="009901B6">
              <w:rPr>
                <w:webHidden/>
              </w:rPr>
            </w:r>
            <w:r w:rsidR="009901B6">
              <w:rPr>
                <w:webHidden/>
              </w:rPr>
              <w:fldChar w:fldCharType="separate"/>
            </w:r>
            <w:r w:rsidR="009901B6">
              <w:rPr>
                <w:webHidden/>
              </w:rPr>
              <w:t>19</w:t>
            </w:r>
            <w:r w:rsidR="009901B6">
              <w:rPr>
                <w:webHidden/>
              </w:rPr>
              <w:fldChar w:fldCharType="end"/>
            </w:r>
          </w:hyperlink>
        </w:p>
        <w:p w14:paraId="669162C3" w14:textId="2BE0DB7F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1033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DAFTAR PUSTAKA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1033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20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7286B91D" w14:textId="23A8D22D" w:rsidR="009901B6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5121034" w:history="1">
            <w:r w:rsidR="009901B6" w:rsidRPr="004B585F">
              <w:rPr>
                <w:rStyle w:val="Hyperlink"/>
                <w:rFonts w:ascii="Times New Roman" w:hAnsi="Times New Roman" w:cs="Times New Roman"/>
                <w:b/>
                <w:noProof/>
              </w:rPr>
              <w:t>LAMPIRAN</w:t>
            </w:r>
            <w:r w:rsidR="009901B6">
              <w:rPr>
                <w:noProof/>
                <w:webHidden/>
              </w:rPr>
              <w:tab/>
            </w:r>
            <w:r w:rsidR="009901B6">
              <w:rPr>
                <w:noProof/>
                <w:webHidden/>
              </w:rPr>
              <w:fldChar w:fldCharType="begin"/>
            </w:r>
            <w:r w:rsidR="009901B6">
              <w:rPr>
                <w:noProof/>
                <w:webHidden/>
              </w:rPr>
              <w:instrText xml:space="preserve"> PAGEREF _Toc125121034 \h </w:instrText>
            </w:r>
            <w:r w:rsidR="009901B6">
              <w:rPr>
                <w:noProof/>
                <w:webHidden/>
              </w:rPr>
            </w:r>
            <w:r w:rsidR="009901B6">
              <w:rPr>
                <w:noProof/>
                <w:webHidden/>
              </w:rPr>
              <w:fldChar w:fldCharType="separate"/>
            </w:r>
            <w:r w:rsidR="009901B6">
              <w:rPr>
                <w:noProof/>
                <w:webHidden/>
              </w:rPr>
              <w:t>21</w:t>
            </w:r>
            <w:r w:rsidR="009901B6">
              <w:rPr>
                <w:noProof/>
                <w:webHidden/>
              </w:rPr>
              <w:fldChar w:fldCharType="end"/>
            </w:r>
          </w:hyperlink>
        </w:p>
        <w:p w14:paraId="495FBB78" w14:textId="35788B6A" w:rsidR="000E2A30" w:rsidRPr="004F2C68" w:rsidRDefault="004F2C68" w:rsidP="004F2C68">
          <w:r>
            <w:rPr>
              <w:b/>
              <w:bCs/>
              <w:noProof/>
            </w:rPr>
            <w:fldChar w:fldCharType="end"/>
          </w:r>
        </w:p>
      </w:sdtContent>
    </w:sdt>
    <w:bookmarkStart w:id="21" w:name="_Toc91426362" w:displacedByCustomXml="prev"/>
    <w:p w14:paraId="7A47D145" w14:textId="77777777" w:rsidR="00D55BEC" w:rsidRDefault="00A20C2C" w:rsidP="00DB2822">
      <w:pPr>
        <w:pStyle w:val="Heading1"/>
        <w:spacing w:line="720" w:lineRule="auto"/>
        <w:jc w:val="center"/>
        <w:rPr>
          <w:noProof/>
        </w:rPr>
      </w:pPr>
      <w:bookmarkStart w:id="22" w:name="_Toc93057618"/>
      <w:bookmarkStart w:id="23" w:name="_Toc125120967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GAMBAR</w:t>
      </w:r>
      <w:bookmarkEnd w:id="21"/>
      <w:bookmarkEnd w:id="22"/>
      <w:bookmarkEnd w:id="23"/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TOC \h \z \c "Gambar" </w:instrText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</w:p>
    <w:p w14:paraId="30344252" w14:textId="0C750BAC" w:rsidR="00D55BEC" w:rsidRDefault="00000000">
      <w:pPr>
        <w:pStyle w:val="TableofFigures"/>
        <w:tabs>
          <w:tab w:val="right" w:leader="dot" w:pos="7928"/>
        </w:tabs>
        <w:rPr>
          <w:rFonts w:eastAsiaTheme="minorEastAsia"/>
          <w:noProof/>
          <w:lang w:val="en-ID" w:eastAsia="en-ID"/>
        </w:rPr>
      </w:pPr>
      <w:hyperlink w:anchor="_Toc124175203" w:history="1">
        <w:r w:rsidR="00D55BEC" w:rsidRPr="00540601">
          <w:rPr>
            <w:rStyle w:val="Hyperlink"/>
            <w:rFonts w:ascii="Times New Roman" w:hAnsi="Times New Roman" w:cs="Times New Roman"/>
            <w:noProof/>
          </w:rPr>
          <w:t>Gambar 1 Logo PT ODISYS INDONESIA</w:t>
        </w:r>
        <w:r w:rsidR="00D55BEC">
          <w:rPr>
            <w:noProof/>
            <w:webHidden/>
          </w:rPr>
          <w:tab/>
        </w:r>
        <w:r w:rsidR="00D55BEC">
          <w:rPr>
            <w:noProof/>
            <w:webHidden/>
          </w:rPr>
          <w:fldChar w:fldCharType="begin"/>
        </w:r>
        <w:r w:rsidR="00D55BEC">
          <w:rPr>
            <w:noProof/>
            <w:webHidden/>
          </w:rPr>
          <w:instrText xml:space="preserve"> PAGEREF _Toc124175203 \h </w:instrText>
        </w:r>
        <w:r w:rsidR="00D55BEC">
          <w:rPr>
            <w:noProof/>
            <w:webHidden/>
          </w:rPr>
        </w:r>
        <w:r w:rsidR="00D55BEC">
          <w:rPr>
            <w:noProof/>
            <w:webHidden/>
          </w:rPr>
          <w:fldChar w:fldCharType="separate"/>
        </w:r>
        <w:r w:rsidR="00D55BEC">
          <w:rPr>
            <w:noProof/>
            <w:webHidden/>
          </w:rPr>
          <w:t>5</w:t>
        </w:r>
        <w:r w:rsidR="00D55BEC">
          <w:rPr>
            <w:noProof/>
            <w:webHidden/>
          </w:rPr>
          <w:fldChar w:fldCharType="end"/>
        </w:r>
      </w:hyperlink>
    </w:p>
    <w:p w14:paraId="2CF8E08A" w14:textId="71106C7B" w:rsidR="00924A5C" w:rsidRPr="00924A5C" w:rsidRDefault="00000000" w:rsidP="00924A5C">
      <w:pPr>
        <w:pStyle w:val="TableofFigures"/>
        <w:tabs>
          <w:tab w:val="right" w:leader="dot" w:pos="7928"/>
        </w:tabs>
        <w:rPr>
          <w:noProof/>
        </w:rPr>
      </w:pPr>
      <w:hyperlink w:anchor="_Toc124175204" w:history="1">
        <w:r w:rsidR="00D55BEC" w:rsidRPr="00540601">
          <w:rPr>
            <w:rStyle w:val="Hyperlink"/>
            <w:rFonts w:ascii="Times New Roman" w:hAnsi="Times New Roman" w:cs="Times New Roman"/>
            <w:noProof/>
          </w:rPr>
          <w:t>Gambar 2 Struktur Organisasi PT</w:t>
        </w:r>
        <w:r w:rsidR="00D55BEC">
          <w:rPr>
            <w:noProof/>
            <w:webHidden/>
          </w:rPr>
          <w:tab/>
        </w:r>
        <w:r w:rsidR="00D55BEC">
          <w:rPr>
            <w:noProof/>
            <w:webHidden/>
          </w:rPr>
          <w:fldChar w:fldCharType="begin"/>
        </w:r>
        <w:r w:rsidR="00D55BEC">
          <w:rPr>
            <w:noProof/>
            <w:webHidden/>
          </w:rPr>
          <w:instrText xml:space="preserve"> PAGEREF _Toc124175204 \h </w:instrText>
        </w:r>
        <w:r w:rsidR="00D55BEC">
          <w:rPr>
            <w:noProof/>
            <w:webHidden/>
          </w:rPr>
        </w:r>
        <w:r w:rsidR="00D55BEC">
          <w:rPr>
            <w:noProof/>
            <w:webHidden/>
          </w:rPr>
          <w:fldChar w:fldCharType="separate"/>
        </w:r>
        <w:r w:rsidR="00D55BEC">
          <w:rPr>
            <w:noProof/>
            <w:webHidden/>
          </w:rPr>
          <w:t>6</w:t>
        </w:r>
        <w:r w:rsidR="00D55BEC">
          <w:rPr>
            <w:noProof/>
            <w:webHidden/>
          </w:rPr>
          <w:fldChar w:fldCharType="end"/>
        </w:r>
      </w:hyperlink>
    </w:p>
    <w:p w14:paraId="5F66EDEF" w14:textId="77777777" w:rsidR="001E2303" w:rsidRDefault="004D0991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bookmarkStart w:id="24" w:name="_Toc91426363"/>
      <w:bookmarkStart w:id="25" w:name="_Toc93057619"/>
    </w:p>
    <w:p w14:paraId="6E54915B" w14:textId="77777777" w:rsidR="001E2303" w:rsidRDefault="001E2303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58C89C1" w14:textId="0AC2CD8F" w:rsidR="00263452" w:rsidRPr="00157F55" w:rsidRDefault="00A20C2C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26" w:name="_Toc125120968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TABEL</w:t>
      </w:r>
      <w:bookmarkEnd w:id="24"/>
      <w:bookmarkEnd w:id="25"/>
      <w:bookmarkEnd w:id="26"/>
    </w:p>
    <w:p w14:paraId="5B3925C3" w14:textId="77777777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bookmarkStart w:id="27" w:name="_Toc91426364"/>
      <w:bookmarkStart w:id="28" w:name="_Toc93057620"/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5141B337" w14:textId="745E2833" w:rsidR="00817523" w:rsidRPr="006F4FE6" w:rsidRDefault="00F01A8F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29" w:name="_Toc125120969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hAnsi="Times New Roman" w:cs="Times New Roman"/>
          <w:b/>
          <w:color w:val="auto"/>
          <w:sz w:val="28"/>
          <w:szCs w:val="28"/>
        </w:rPr>
        <w:t>AFTAR LAMPIRAN</w:t>
      </w:r>
      <w:bookmarkEnd w:id="27"/>
      <w:bookmarkEnd w:id="28"/>
      <w:bookmarkEnd w:id="29"/>
    </w:p>
    <w:p w14:paraId="7403CF9C" w14:textId="60633353" w:rsidR="00DB2822" w:rsidRDefault="00DB2822">
      <w:pPr>
        <w:rPr>
          <w:rFonts w:ascii="Times New Roman" w:hAnsi="Times New Roman" w:cs="Times New Roman"/>
          <w:b/>
          <w:sz w:val="28"/>
          <w:szCs w:val="28"/>
        </w:rPr>
      </w:pPr>
      <w:bookmarkStart w:id="30" w:name="_Toc91426365"/>
      <w:r>
        <w:rPr>
          <w:rFonts w:ascii="Times New Roman" w:hAnsi="Times New Roman" w:cs="Times New Roman"/>
          <w:b/>
          <w:sz w:val="28"/>
          <w:szCs w:val="28"/>
        </w:rPr>
        <w:br w:type="page"/>
      </w:r>
      <w:r w:rsidR="000B25D7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</w:p>
    <w:p w14:paraId="2A9A3884" w14:textId="2E20D40C" w:rsidR="00DC7A86" w:rsidRDefault="00D25837" w:rsidP="7E54B50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DC7A86" w:rsidSect="00CB1321">
          <w:footerReference w:type="default" r:id="rId12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docGrid w:linePitch="360"/>
        </w:sectPr>
      </w:pPr>
      <w:bookmarkStart w:id="31" w:name="_Toc93057621"/>
      <w:bookmarkStart w:id="32" w:name="_Toc125120970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SINGKATA</w:t>
      </w:r>
      <w:bookmarkEnd w:id="31"/>
      <w:r w:rsidR="00DC7A86">
        <w:rPr>
          <w:rFonts w:ascii="Times New Roman" w:hAnsi="Times New Roman" w:cs="Times New Roman"/>
          <w:b/>
          <w:bCs/>
          <w:color w:val="auto"/>
          <w:sz w:val="28"/>
          <w:szCs w:val="28"/>
        </w:rPr>
        <w:t>N</w:t>
      </w:r>
      <w:bookmarkEnd w:id="32"/>
    </w:p>
    <w:p w14:paraId="70591290" w14:textId="3C4F96F2" w:rsidR="00DB2822" w:rsidRDefault="00DB2822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bookmarkStart w:id="33" w:name="_Toc93057622"/>
    </w:p>
    <w:p w14:paraId="11AE78A8" w14:textId="360B7375" w:rsidR="006F4FE6" w:rsidRPr="006F4FE6" w:rsidRDefault="00EA06C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4" w:name="_Toc125120971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BAB I</w:t>
      </w:r>
      <w:bookmarkStart w:id="35" w:name="_Toc91426366"/>
      <w:bookmarkEnd w:id="30"/>
      <w:bookmarkEnd w:id="33"/>
      <w:bookmarkEnd w:id="34"/>
    </w:p>
    <w:p w14:paraId="5644725D" w14:textId="7F9BA8FA" w:rsidR="00EA06C3" w:rsidRPr="004E4138" w:rsidRDefault="00EA06C3" w:rsidP="004E4138">
      <w:pPr>
        <w:spacing w:after="0"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6" w:name="_Toc92963736"/>
      <w:bookmarkStart w:id="37" w:name="_Toc92965082"/>
      <w:r w:rsidRPr="004E4138">
        <w:rPr>
          <w:rFonts w:ascii="Times New Roman" w:hAnsi="Times New Roman" w:cs="Times New Roman"/>
          <w:b/>
          <w:bCs/>
          <w:sz w:val="28"/>
          <w:szCs w:val="28"/>
        </w:rPr>
        <w:t>PENDAHULUAN</w:t>
      </w:r>
      <w:bookmarkEnd w:id="35"/>
      <w:bookmarkEnd w:id="36"/>
      <w:bookmarkEnd w:id="37"/>
    </w:p>
    <w:p w14:paraId="2F82132F" w14:textId="47FFF6EC" w:rsidR="00287BA6" w:rsidRPr="006F4FE6" w:rsidRDefault="00EA06C3">
      <w:pPr>
        <w:pStyle w:val="Heading2"/>
        <w:numPr>
          <w:ilvl w:val="1"/>
          <w:numId w:val="4"/>
        </w:numPr>
        <w:spacing w:line="360" w:lineRule="auto"/>
        <w:ind w:left="567" w:hanging="567"/>
        <w:rPr>
          <w:rFonts w:ascii="Times New Roman" w:hAnsi="Times New Roman" w:cs="Times New Roman"/>
          <w:color w:val="auto"/>
          <w:sz w:val="24"/>
          <w:szCs w:val="24"/>
        </w:rPr>
      </w:pPr>
      <w:bookmarkStart w:id="38" w:name="_Toc91426367"/>
      <w:bookmarkStart w:id="39" w:name="_Toc93057623"/>
      <w:bookmarkStart w:id="40" w:name="_Toc125120972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ata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38"/>
      <w:bookmarkEnd w:id="39"/>
      <w:bookmarkEnd w:id="40"/>
      <w:proofErr w:type="spellEnd"/>
    </w:p>
    <w:p w14:paraId="7851E3DE" w14:textId="42A76F94" w:rsidR="00254EFD" w:rsidRDefault="00023780" w:rsidP="00254EFD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</w:t>
      </w:r>
      <w:r w:rsidR="00165833" w:rsidRPr="00165833">
        <w:rPr>
          <w:rFonts w:ascii="Times New Roman" w:hAnsi="Times New Roman" w:cs="Times New Roman"/>
          <w:sz w:val="24"/>
          <w:szCs w:val="24"/>
        </w:rPr>
        <w:t xml:space="preserve">modal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selenggarakan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kecakapan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tuntutan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</w:t>
      </w:r>
      <w:r w:rsidR="00165833" w:rsidRPr="00165833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165833" w:rsidRPr="00165833">
        <w:rPr>
          <w:rFonts w:ascii="Times New Roman" w:hAnsi="Times New Roman" w:cs="Times New Roman"/>
          <w:sz w:val="24"/>
          <w:szCs w:val="24"/>
        </w:rPr>
        <w:t>Hamalik</w:t>
      </w:r>
      <w:proofErr w:type="spellEnd"/>
      <w:r w:rsidR="00165833" w:rsidRPr="00165833">
        <w:rPr>
          <w:rFonts w:ascii="Times New Roman" w:hAnsi="Times New Roman" w:cs="Times New Roman"/>
          <w:sz w:val="24"/>
          <w:szCs w:val="24"/>
        </w:rPr>
        <w:t>, 2001)</w:t>
      </w:r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emester 5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Negeri Subang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,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rah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>.</w:t>
      </w:r>
      <w:r w:rsidR="00165833">
        <w:rPr>
          <w:rFonts w:ascii="Times New Roman" w:hAnsi="Times New Roman" w:cs="Times New Roman"/>
          <w:sz w:val="24"/>
          <w:szCs w:val="24"/>
        </w:rPr>
        <w:t xml:space="preserve"> </w:t>
      </w:r>
      <w:r w:rsidRPr="00023780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E121DFB" w14:textId="1FFC27E6" w:rsidR="00E70C9C" w:rsidRDefault="00A905DD" w:rsidP="00CD50D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ODISYS INDONESIA</w:t>
      </w:r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urir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argo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ukses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AngkasaPuraLogistics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PANDU </w:t>
      </w:r>
      <w:proofErr w:type="gramStart"/>
      <w:r w:rsidR="00DF2E19">
        <w:rPr>
          <w:rFonts w:ascii="Times New Roman" w:hAnsi="Times New Roman" w:cs="Times New Roman"/>
          <w:sz w:val="24"/>
          <w:szCs w:val="24"/>
        </w:rPr>
        <w:t>LOGISTICS,TGI</w:t>
      </w:r>
      <w:proofErr w:type="gramEnd"/>
      <w:r w:rsidR="00DF2E19">
        <w:rPr>
          <w:rFonts w:ascii="Times New Roman" w:hAnsi="Times New Roman" w:cs="Times New Roman"/>
          <w:sz w:val="24"/>
          <w:szCs w:val="24"/>
        </w:rPr>
        <w:t xml:space="preserve"> EXPRESS, dan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>.</w:t>
      </w:r>
    </w:p>
    <w:p w14:paraId="2A8862D2" w14:textId="321CB52B" w:rsidR="00E70C9C" w:rsidRPr="00AB3012" w:rsidRDefault="00F36086" w:rsidP="00AB3012">
      <w:pPr>
        <w:spacing w:after="0" w:line="360" w:lineRule="auto"/>
        <w:ind w:firstLine="567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Web Develop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="00590A7C">
        <w:rPr>
          <w:rFonts w:ascii="Times New Roman" w:hAnsi="Times New Roman" w:cs="Times New Roman"/>
          <w:sz w:val="24"/>
          <w:szCs w:val="24"/>
        </w:rPr>
        <w:t xml:space="preserve">KUMIS APP”.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Ditu</w:t>
      </w:r>
      <w:r w:rsidR="00F1054C">
        <w:rPr>
          <w:rFonts w:ascii="Times New Roman" w:hAnsi="Times New Roman" w:cs="Times New Roman"/>
          <w:sz w:val="24"/>
          <w:szCs w:val="24"/>
        </w:rPr>
        <w:t>ju</w:t>
      </w:r>
      <w:r w:rsidR="00590A7C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r w:rsidR="00590A7C">
        <w:rPr>
          <w:rFonts w:ascii="Times New Roman" w:hAnsi="Times New Roman" w:cs="Times New Roman"/>
          <w:i/>
          <w:iCs/>
          <w:sz w:val="24"/>
          <w:szCs w:val="24"/>
        </w:rPr>
        <w:t>Tracking Pallet</w:t>
      </w:r>
      <w:r w:rsidR="00590A7C">
        <w:t xml:space="preserve">. </w:t>
      </w:r>
      <w:r w:rsidR="00590A7C">
        <w:rPr>
          <w:rFonts w:ascii="Times New Roman" w:hAnsi="Times New Roman" w:cs="Times New Roman"/>
          <w:sz w:val="24"/>
          <w:szCs w:val="24"/>
        </w:rPr>
        <w:t>Fitur-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KUMIS APP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Active </w:t>
      </w:r>
      <w:proofErr w:type="spellStart"/>
      <w:proofErr w:type="gramStart"/>
      <w:r w:rsidR="00590A7C">
        <w:rPr>
          <w:rFonts w:ascii="Times New Roman" w:hAnsi="Times New Roman" w:cs="Times New Roman"/>
          <w:sz w:val="24"/>
          <w:szCs w:val="24"/>
        </w:rPr>
        <w:t>Driver,Master</w:t>
      </w:r>
      <w:proofErr w:type="spellEnd"/>
      <w:proofErr w:type="gramEnd"/>
      <w:r w:rsidR="00590A7C">
        <w:rPr>
          <w:rFonts w:ascii="Times New Roman" w:hAnsi="Times New Roman" w:cs="Times New Roman"/>
          <w:sz w:val="24"/>
          <w:szCs w:val="24"/>
        </w:rPr>
        <w:t xml:space="preserve"> Data, Report, Tracking,</w:t>
      </w:r>
      <w:r w:rsidR="00590A7C" w:rsidRP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, dan Kelola User.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Laravel 9x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0A7C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590A7C">
        <w:rPr>
          <w:rFonts w:ascii="Times New Roman" w:hAnsi="Times New Roman" w:cs="Times New Roman"/>
          <w:sz w:val="24"/>
          <w:szCs w:val="24"/>
        </w:rPr>
        <w:t xml:space="preserve"> </w:t>
      </w:r>
      <w:r w:rsidR="00590A7C" w:rsidRPr="00590A7C">
        <w:rPr>
          <w:rFonts w:ascii="Times New Roman" w:hAnsi="Times New Roman" w:cs="Times New Roman"/>
          <w:i/>
          <w:iCs/>
          <w:sz w:val="24"/>
          <w:szCs w:val="24"/>
        </w:rPr>
        <w:t>Create</w:t>
      </w:r>
      <w:r w:rsidR="00590A7C">
        <w:rPr>
          <w:rFonts w:ascii="Times New Roman" w:hAnsi="Times New Roman" w:cs="Times New Roman"/>
          <w:sz w:val="24"/>
          <w:szCs w:val="24"/>
        </w:rPr>
        <w:t xml:space="preserve">, </w:t>
      </w:r>
      <w:r w:rsidR="00590A7C" w:rsidRPr="00590A7C">
        <w:rPr>
          <w:rFonts w:ascii="Times New Roman" w:hAnsi="Times New Roman" w:cs="Times New Roman"/>
          <w:i/>
          <w:iCs/>
          <w:sz w:val="24"/>
          <w:szCs w:val="24"/>
        </w:rPr>
        <w:t>Read</w:t>
      </w:r>
      <w:r w:rsidR="00590A7C">
        <w:rPr>
          <w:rFonts w:ascii="Times New Roman" w:hAnsi="Times New Roman" w:cs="Times New Roman"/>
          <w:sz w:val="24"/>
          <w:szCs w:val="24"/>
        </w:rPr>
        <w:t xml:space="preserve">, </w:t>
      </w:r>
      <w:r w:rsidR="00590A7C" w:rsidRPr="00590A7C">
        <w:rPr>
          <w:rFonts w:ascii="Times New Roman" w:hAnsi="Times New Roman" w:cs="Times New Roman"/>
          <w:i/>
          <w:iCs/>
          <w:sz w:val="24"/>
          <w:szCs w:val="24"/>
        </w:rPr>
        <w:t>Update</w:t>
      </w:r>
      <w:r w:rsidR="00590A7C">
        <w:rPr>
          <w:rFonts w:ascii="Times New Roman" w:hAnsi="Times New Roman" w:cs="Times New Roman"/>
          <w:sz w:val="24"/>
          <w:szCs w:val="24"/>
        </w:rPr>
        <w:t xml:space="preserve">, </w:t>
      </w:r>
      <w:r w:rsidR="00590A7C" w:rsidRPr="00590A7C">
        <w:rPr>
          <w:rFonts w:ascii="Times New Roman" w:hAnsi="Times New Roman" w:cs="Times New Roman"/>
          <w:i/>
          <w:iCs/>
          <w:sz w:val="24"/>
          <w:szCs w:val="24"/>
        </w:rPr>
        <w:t>Delete</w:t>
      </w:r>
      <w:r w:rsidR="00590A7C">
        <w:rPr>
          <w:rFonts w:ascii="Times New Roman" w:hAnsi="Times New Roman" w:cs="Times New Roman"/>
          <w:sz w:val="24"/>
          <w:szCs w:val="24"/>
        </w:rPr>
        <w:t xml:space="preserve"> (</w:t>
      </w:r>
      <w:r w:rsidR="00590A7C" w:rsidRPr="00590A7C">
        <w:rPr>
          <w:rFonts w:ascii="Times New Roman" w:hAnsi="Times New Roman" w:cs="Times New Roman"/>
          <w:i/>
          <w:iCs/>
          <w:sz w:val="24"/>
          <w:szCs w:val="24"/>
        </w:rPr>
        <w:t>CRUD</w:t>
      </w:r>
      <w:r w:rsidR="00590A7C">
        <w:rPr>
          <w:rFonts w:ascii="Times New Roman" w:hAnsi="Times New Roman" w:cs="Times New Roman"/>
          <w:sz w:val="24"/>
          <w:szCs w:val="24"/>
        </w:rPr>
        <w:t>)</w:t>
      </w:r>
      <w:r w:rsidR="00F1054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1054C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F1054C">
        <w:rPr>
          <w:rFonts w:ascii="Times New Roman" w:hAnsi="Times New Roman" w:cs="Times New Roman"/>
          <w:sz w:val="24"/>
          <w:szCs w:val="24"/>
        </w:rPr>
        <w:t xml:space="preserve"> </w:t>
      </w:r>
      <w:r w:rsidR="00F1054C" w:rsidRPr="00F1054C">
        <w:rPr>
          <w:rFonts w:ascii="Times New Roman" w:hAnsi="Times New Roman" w:cs="Times New Roman"/>
          <w:i/>
          <w:iCs/>
          <w:sz w:val="24"/>
          <w:szCs w:val="24"/>
        </w:rPr>
        <w:t>Web Developer</w:t>
      </w:r>
      <w:r w:rsidR="00F1054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1054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105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 w:rsidR="00165833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16583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 xml:space="preserve"> </w:t>
      </w:r>
      <w:r w:rsidR="00AB3012" w:rsidRPr="00AB3012">
        <w:rPr>
          <w:rFonts w:ascii="Times New Roman" w:hAnsi="Times New Roman" w:cs="Times New Roman"/>
          <w:i/>
          <w:iCs/>
          <w:sz w:val="24"/>
          <w:szCs w:val="24"/>
        </w:rPr>
        <w:t xml:space="preserve">backend web </w:t>
      </w:r>
      <w:r w:rsidR="00AB3012">
        <w:rPr>
          <w:rFonts w:ascii="Times New Roman" w:hAnsi="Times New Roman" w:cs="Times New Roman"/>
          <w:sz w:val="24"/>
          <w:szCs w:val="24"/>
        </w:rPr>
        <w:t xml:space="preserve">dan </w:t>
      </w:r>
      <w:r w:rsidR="00AB3012" w:rsidRPr="00AB3012">
        <w:rPr>
          <w:rFonts w:ascii="Times New Roman" w:hAnsi="Times New Roman" w:cs="Times New Roman"/>
          <w:i/>
          <w:iCs/>
          <w:sz w:val="24"/>
          <w:szCs w:val="24"/>
        </w:rPr>
        <w:t>front end web</w:t>
      </w:r>
      <w:r w:rsidR="00AB301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 xml:space="preserve"> KUMIS APP</w:t>
      </w:r>
      <w:r w:rsidR="00AB3012">
        <w:rPr>
          <w:rFonts w:ascii="Times New Roman" w:hAnsi="Times New Roman" w:cs="Times New Roman"/>
          <w:i/>
          <w:iCs/>
          <w:sz w:val="24"/>
          <w:szCs w:val="24"/>
        </w:rPr>
        <w:br w:type="page"/>
      </w:r>
    </w:p>
    <w:p w14:paraId="3023C49C" w14:textId="13DFEE41" w:rsidR="00EA06C3" w:rsidRPr="006F4FE6" w:rsidRDefault="00295603">
      <w:pPr>
        <w:pStyle w:val="Heading2"/>
        <w:numPr>
          <w:ilvl w:val="1"/>
          <w:numId w:val="4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1" w:name="_Toc91426368"/>
      <w:bookmarkStart w:id="42" w:name="_Toc93057624"/>
      <w:bookmarkStart w:id="43" w:name="_Toc125120973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Tujuan</w:t>
      </w:r>
      <w:bookmarkEnd w:id="41"/>
      <w:bookmarkEnd w:id="42"/>
      <w:bookmarkEnd w:id="43"/>
      <w:proofErr w:type="spellEnd"/>
    </w:p>
    <w:p w14:paraId="600206E9" w14:textId="0D6B59AB" w:rsidR="00F80EE7" w:rsidRPr="00A73ACC" w:rsidRDefault="00A73ACC" w:rsidP="00AA11C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4" w:name="_Toc91947636"/>
      <w:bookmarkStart w:id="45" w:name="_Toc92103380"/>
      <w:bookmarkStart w:id="46" w:name="_Toc92138789"/>
      <w:bookmarkStart w:id="47" w:name="_Toc92740141"/>
      <w:bookmarkStart w:id="48" w:name="_Toc92740227"/>
      <w:bookmarkStart w:id="49" w:name="_Toc92740314"/>
      <w:bookmarkStart w:id="50" w:name="_Toc92740401"/>
      <w:bookmarkStart w:id="51" w:name="_Toc92776543"/>
      <w:bookmarkStart w:id="52" w:name="_Toc92874301"/>
      <w:bookmarkStart w:id="53" w:name="_Toc92874652"/>
      <w:bookmarkStart w:id="54" w:name="_Toc91426369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r w:rsidRPr="00A73ACC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A73AC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A58E920" w14:textId="3A282215" w:rsidR="00A73ACC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KL)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hliannya</w:t>
      </w:r>
      <w:proofErr w:type="spellEnd"/>
    </w:p>
    <w:p w14:paraId="0772FDC5" w14:textId="7690A5BB" w:rsidR="00A76693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</w:p>
    <w:p w14:paraId="6E530711" w14:textId="08A5150E" w:rsidR="00A76693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isip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</w:p>
    <w:p w14:paraId="550E7F02" w14:textId="0AD5FD4B" w:rsidR="00A76693" w:rsidRPr="001C560A" w:rsidRDefault="001C560A" w:rsidP="00FA67D8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C560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vendor) yang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lient</w:t>
      </w:r>
    </w:p>
    <w:p w14:paraId="16274274" w14:textId="77777777" w:rsidR="00DF7C5E" w:rsidRPr="006F4FE6" w:rsidRDefault="00DF7C5E">
      <w:pPr>
        <w:pStyle w:val="ListParagraph"/>
        <w:keepNext/>
        <w:keepLines/>
        <w:numPr>
          <w:ilvl w:val="0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5" w:name="_Toc92921120"/>
      <w:bookmarkStart w:id="56" w:name="_Toc92921219"/>
      <w:bookmarkStart w:id="57" w:name="_Toc92958268"/>
      <w:bookmarkStart w:id="58" w:name="_Toc92963739"/>
      <w:bookmarkStart w:id="59" w:name="_Toc92965085"/>
      <w:bookmarkStart w:id="60" w:name="_Toc92966214"/>
      <w:bookmarkStart w:id="61" w:name="_Toc92999815"/>
      <w:bookmarkStart w:id="62" w:name="_Toc93003730"/>
      <w:bookmarkStart w:id="63" w:name="_Toc93004058"/>
      <w:bookmarkStart w:id="64" w:name="_Toc93046851"/>
      <w:bookmarkStart w:id="65" w:name="_Toc93046945"/>
      <w:bookmarkStart w:id="66" w:name="_Toc93057625"/>
      <w:bookmarkStart w:id="67" w:name="_Toc117378148"/>
      <w:bookmarkStart w:id="68" w:name="_Toc124150821"/>
      <w:bookmarkStart w:id="69" w:name="_Toc124168057"/>
      <w:bookmarkStart w:id="70" w:name="_Toc124173590"/>
      <w:bookmarkStart w:id="71" w:name="_Toc124175150"/>
      <w:bookmarkStart w:id="72" w:name="_Toc124410773"/>
      <w:bookmarkStart w:id="73" w:name="_Toc124762382"/>
      <w:bookmarkStart w:id="74" w:name="_Toc124762548"/>
      <w:bookmarkStart w:id="75" w:name="_Toc12512097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</w:p>
    <w:p w14:paraId="0EE1A25A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6" w:name="_Toc92874302"/>
      <w:bookmarkStart w:id="77" w:name="_Toc92874653"/>
      <w:bookmarkStart w:id="78" w:name="_Toc92921121"/>
      <w:bookmarkStart w:id="79" w:name="_Toc92921220"/>
      <w:bookmarkStart w:id="80" w:name="_Toc92958269"/>
      <w:bookmarkStart w:id="81" w:name="_Toc92963740"/>
      <w:bookmarkStart w:id="82" w:name="_Toc92965086"/>
      <w:bookmarkStart w:id="83" w:name="_Toc92966215"/>
      <w:bookmarkStart w:id="84" w:name="_Toc92999816"/>
      <w:bookmarkStart w:id="85" w:name="_Toc93003731"/>
      <w:bookmarkStart w:id="86" w:name="_Toc93004059"/>
      <w:bookmarkStart w:id="87" w:name="_Toc93046852"/>
      <w:bookmarkStart w:id="88" w:name="_Toc93046946"/>
      <w:bookmarkStart w:id="89" w:name="_Toc93057626"/>
      <w:bookmarkStart w:id="90" w:name="_Toc117378149"/>
      <w:bookmarkStart w:id="91" w:name="_Toc124150822"/>
      <w:bookmarkStart w:id="92" w:name="_Toc124168058"/>
      <w:bookmarkStart w:id="93" w:name="_Toc124173591"/>
      <w:bookmarkStart w:id="94" w:name="_Toc124175151"/>
      <w:bookmarkStart w:id="95" w:name="_Toc124410774"/>
      <w:bookmarkStart w:id="96" w:name="_Toc124762383"/>
      <w:bookmarkStart w:id="97" w:name="_Toc124762549"/>
      <w:bookmarkStart w:id="98" w:name="_Toc1251209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</w:p>
    <w:p w14:paraId="7A7E7460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99" w:name="_Toc92874303"/>
      <w:bookmarkStart w:id="100" w:name="_Toc92874654"/>
      <w:bookmarkStart w:id="101" w:name="_Toc92921122"/>
      <w:bookmarkStart w:id="102" w:name="_Toc92921221"/>
      <w:bookmarkStart w:id="103" w:name="_Toc92958270"/>
      <w:bookmarkStart w:id="104" w:name="_Toc92963741"/>
      <w:bookmarkStart w:id="105" w:name="_Toc92965087"/>
      <w:bookmarkStart w:id="106" w:name="_Toc92966216"/>
      <w:bookmarkStart w:id="107" w:name="_Toc92999817"/>
      <w:bookmarkStart w:id="108" w:name="_Toc93003732"/>
      <w:bookmarkStart w:id="109" w:name="_Toc93004060"/>
      <w:bookmarkStart w:id="110" w:name="_Toc93046853"/>
      <w:bookmarkStart w:id="111" w:name="_Toc93046947"/>
      <w:bookmarkStart w:id="112" w:name="_Toc93057627"/>
      <w:bookmarkStart w:id="113" w:name="_Toc117378150"/>
      <w:bookmarkStart w:id="114" w:name="_Toc124150823"/>
      <w:bookmarkStart w:id="115" w:name="_Toc124168059"/>
      <w:bookmarkStart w:id="116" w:name="_Toc124173592"/>
      <w:bookmarkStart w:id="117" w:name="_Toc124175152"/>
      <w:bookmarkStart w:id="118" w:name="_Toc124410775"/>
      <w:bookmarkStart w:id="119" w:name="_Toc124762384"/>
      <w:bookmarkStart w:id="120" w:name="_Toc124762550"/>
      <w:bookmarkStart w:id="121" w:name="_Toc125120976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</w:p>
    <w:p w14:paraId="60C7E638" w14:textId="011E17AA" w:rsidR="00EA06C3" w:rsidRPr="006F4FE6" w:rsidRDefault="00295603">
      <w:pPr>
        <w:pStyle w:val="Heading2"/>
        <w:numPr>
          <w:ilvl w:val="1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22" w:name="_Toc93057628"/>
      <w:bookmarkStart w:id="123" w:name="_Toc12512097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anfaat</w:t>
      </w:r>
      <w:bookmarkEnd w:id="54"/>
      <w:bookmarkEnd w:id="122"/>
      <w:bookmarkEnd w:id="123"/>
      <w:proofErr w:type="spellEnd"/>
    </w:p>
    <w:p w14:paraId="2115090E" w14:textId="3E48AB13" w:rsidR="7B05FB8B" w:rsidRDefault="00A73ACC" w:rsidP="008C22D0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(PKL) yang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C560A">
        <w:rPr>
          <w:rFonts w:ascii="Times New Roman" w:hAnsi="Times New Roman" w:cs="Times New Roman"/>
          <w:sz w:val="24"/>
          <w:szCs w:val="24"/>
        </w:rPr>
        <w:t>dilasanak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8C22D0">
        <w:rPr>
          <w:rFonts w:ascii="Times New Roman" w:hAnsi="Times New Roman" w:cs="Times New Roman"/>
          <w:sz w:val="24"/>
          <w:szCs w:val="24"/>
        </w:rPr>
        <w:t>:</w:t>
      </w:r>
    </w:p>
    <w:p w14:paraId="4AA501C4" w14:textId="3A63EC45" w:rsidR="00AE59A7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i</w:t>
      </w:r>
      <w:proofErr w:type="spellEnd"/>
    </w:p>
    <w:p w14:paraId="6568F199" w14:textId="2F65B85E" w:rsidR="007C12AD" w:rsidRDefault="001C560A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kecakapan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2773283" w14:textId="287DFA4D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per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r</w:t>
      </w:r>
      <w:proofErr w:type="spellEnd"/>
    </w:p>
    <w:p w14:paraId="1C1E17B6" w14:textId="6C5EB660" w:rsidR="001C560A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r w:rsidR="00014A70">
        <w:rPr>
          <w:rFonts w:ascii="Times New Roman" w:hAnsi="Times New Roman" w:cs="Times New Roman"/>
          <w:sz w:val="24"/>
          <w:szCs w:val="24"/>
        </w:rPr>
        <w:t>.</w:t>
      </w:r>
      <w:proofErr w:type="spellEnd"/>
    </w:p>
    <w:p w14:paraId="1F907AC6" w14:textId="088784FA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disip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1A1747B" w14:textId="52052749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6DC3562" w14:textId="045BCB6C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32DF7F5E" w14:textId="15607969" w:rsidR="001C560A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Subang</w:t>
      </w:r>
    </w:p>
    <w:p w14:paraId="311E8058" w14:textId="1A4D4F83" w:rsidR="007C12AD" w:rsidRDefault="007C12AD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1F489699" w14:textId="61F02E23" w:rsidR="007C12AD" w:rsidRPr="007C12AD" w:rsidRDefault="007C12AD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Subang</w:t>
      </w:r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B878A98" w14:textId="4F242FAC" w:rsidR="001C560A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</w:t>
      </w:r>
    </w:p>
    <w:p w14:paraId="7CCAA9F5" w14:textId="16726886" w:rsidR="00014A70" w:rsidRPr="00014A70" w:rsidRDefault="007C12AD" w:rsidP="00014A70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6333F96F" w14:textId="720CD0D2" w:rsidR="00014A70" w:rsidRDefault="00014A70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14A70">
        <w:rPr>
          <w:rFonts w:ascii="Times New Roman" w:hAnsi="Times New Roman" w:cs="Times New Roman"/>
          <w:sz w:val="24"/>
          <w:szCs w:val="24"/>
        </w:rPr>
        <w:lastRenderedPageBreak/>
        <w:t xml:space="preserve">Telah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AB3012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AB3012">
        <w:rPr>
          <w:rFonts w:ascii="Times New Roman" w:hAnsi="Times New Roman" w:cs="Times New Roman"/>
          <w:sz w:val="24"/>
          <w:szCs w:val="24"/>
        </w:rPr>
        <w:t>i</w:t>
      </w:r>
      <w:r w:rsidRPr="00014A70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>.</w:t>
      </w:r>
    </w:p>
    <w:p w14:paraId="6846E866" w14:textId="4A13FB5E" w:rsidR="00014A70" w:rsidRDefault="00014A70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14A70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ringan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>.</w:t>
      </w:r>
    </w:p>
    <w:p w14:paraId="18EB9A4D" w14:textId="0AEC9EDE" w:rsidR="00A91E2D" w:rsidRPr="00C55092" w:rsidRDefault="00295603" w:rsidP="00E2238E">
      <w:pPr>
        <w:pStyle w:val="Heading2"/>
        <w:numPr>
          <w:ilvl w:val="1"/>
          <w:numId w:val="9"/>
        </w:numPr>
        <w:spacing w:before="0"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24" w:name="_Toc91426370"/>
      <w:bookmarkStart w:id="125" w:name="_Toc93057629"/>
      <w:bookmarkStart w:id="126" w:name="_Toc125120978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Waktu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D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Pelaksanaan</w:t>
      </w:r>
      <w:bookmarkEnd w:id="124"/>
      <w:bookmarkEnd w:id="125"/>
      <w:bookmarkEnd w:id="126"/>
      <w:proofErr w:type="spellEnd"/>
    </w:p>
    <w:p w14:paraId="049C2E09" w14:textId="7F9AB104" w:rsidR="00163633" w:rsidRPr="000A0BCE" w:rsidRDefault="00AA11CC" w:rsidP="00014A7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A0BCE">
        <w:rPr>
          <w:rFonts w:ascii="Times New Roman" w:hAnsi="Times New Roman" w:cs="Times New Roman"/>
          <w:sz w:val="24"/>
          <w:szCs w:val="24"/>
        </w:rPr>
        <w:t xml:space="preserve">Waktu dan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</w:t>
      </w:r>
      <w:r w:rsidR="004D79AA">
        <w:rPr>
          <w:rFonts w:ascii="Times New Roman" w:hAnsi="Times New Roman" w:cs="Times New Roman"/>
          <w:sz w:val="24"/>
          <w:szCs w:val="24"/>
        </w:rPr>
        <w:t>ak</w:t>
      </w:r>
      <w:r w:rsidRPr="000A0BCE">
        <w:rPr>
          <w:rFonts w:ascii="Times New Roman" w:hAnsi="Times New Roman" w:cs="Times New Roman"/>
          <w:sz w:val="24"/>
          <w:szCs w:val="24"/>
        </w:rPr>
        <w:t>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A0BC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DDADE41" w14:textId="5394C7A2" w:rsidR="008D5231" w:rsidRPr="000A0BCE" w:rsidRDefault="008D5231" w:rsidP="00081C4C">
      <w:pPr>
        <w:pStyle w:val="Heading3"/>
        <w:numPr>
          <w:ilvl w:val="2"/>
          <w:numId w:val="9"/>
        </w:numPr>
        <w:spacing w:line="360" w:lineRule="auto"/>
        <w:ind w:left="1134" w:hanging="567"/>
        <w:rPr>
          <w:rFonts w:ascii="Times New Roman" w:hAnsi="Times New Roman" w:cs="Times New Roman"/>
          <w:b/>
          <w:bCs/>
          <w:color w:val="auto"/>
        </w:rPr>
      </w:pPr>
      <w:bookmarkStart w:id="127" w:name="_Toc91426371"/>
      <w:bookmarkStart w:id="128" w:name="_Toc93057630"/>
      <w:bookmarkStart w:id="129" w:name="_Toc125120979"/>
      <w:r w:rsidRPr="000A0BCE">
        <w:rPr>
          <w:rFonts w:ascii="Times New Roman" w:hAnsi="Times New Roman" w:cs="Times New Roman"/>
          <w:b/>
          <w:bCs/>
          <w:color w:val="auto"/>
        </w:rPr>
        <w:t>Waktu Pelaksanaan</w:t>
      </w:r>
      <w:bookmarkEnd w:id="127"/>
      <w:bookmarkEnd w:id="128"/>
      <w:bookmarkEnd w:id="129"/>
    </w:p>
    <w:p w14:paraId="0DBB65B3" w14:textId="459A27D2" w:rsidR="00AA11CC" w:rsidRPr="000A0BCE" w:rsidRDefault="00AA11CC" w:rsidP="00DA4370">
      <w:pPr>
        <w:spacing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3. Waktu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Senin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Jumat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r w:rsidR="001056D6">
        <w:rPr>
          <w:rFonts w:ascii="Times New Roman" w:hAnsi="Times New Roman" w:cs="Times New Roman"/>
          <w:sz w:val="24"/>
          <w:szCs w:val="24"/>
        </w:rPr>
        <w:t>09</w:t>
      </w:r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  <w:r w:rsidR="001056D6">
        <w:rPr>
          <w:rFonts w:ascii="Times New Roman" w:hAnsi="Times New Roman" w:cs="Times New Roman"/>
          <w:sz w:val="24"/>
          <w:szCs w:val="24"/>
        </w:rPr>
        <w:t>00</w:t>
      </w:r>
      <w:r w:rsidR="000A0BCE" w:rsidRPr="000A0BCE">
        <w:rPr>
          <w:rFonts w:ascii="Times New Roman" w:hAnsi="Times New Roman" w:cs="Times New Roman"/>
          <w:sz w:val="24"/>
          <w:szCs w:val="24"/>
        </w:rPr>
        <w:t xml:space="preserve"> WIB – 17.00 WIB,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libur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</w:p>
    <w:p w14:paraId="26A64F5D" w14:textId="103CDA75" w:rsidR="008D5231" w:rsidRPr="006F4FE6" w:rsidRDefault="008D5231" w:rsidP="00EC2CD4">
      <w:pPr>
        <w:pStyle w:val="Heading3"/>
        <w:numPr>
          <w:ilvl w:val="2"/>
          <w:numId w:val="9"/>
        </w:numPr>
        <w:spacing w:line="360" w:lineRule="auto"/>
        <w:ind w:left="1134" w:hanging="567"/>
        <w:rPr>
          <w:rFonts w:ascii="Times New Roman" w:hAnsi="Times New Roman" w:cs="Times New Roman"/>
          <w:b/>
          <w:bCs/>
          <w:color w:val="auto"/>
        </w:rPr>
      </w:pPr>
      <w:bookmarkStart w:id="130" w:name="_Toc91426372"/>
      <w:bookmarkStart w:id="131" w:name="_Toc93057631"/>
      <w:bookmarkStart w:id="132" w:name="_Toc125120980"/>
      <w:r w:rsidRPr="006F4FE6">
        <w:rPr>
          <w:rFonts w:ascii="Times New Roman" w:hAnsi="Times New Roman" w:cs="Times New Roman"/>
          <w:b/>
          <w:bCs/>
          <w:color w:val="auto"/>
        </w:rPr>
        <w:t>Tempat Pelaksanaan</w:t>
      </w:r>
      <w:bookmarkEnd w:id="130"/>
      <w:bookmarkEnd w:id="131"/>
      <w:bookmarkEnd w:id="132"/>
    </w:p>
    <w:p w14:paraId="10CF02A8" w14:textId="70B9DC68" w:rsidR="00BC7540" w:rsidRPr="000A0BCE" w:rsidRDefault="000A0BCE" w:rsidP="000A0BCE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di</w:t>
      </w:r>
      <w:r w:rsidR="00591788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="00591788" w:rsidRPr="00591788">
        <w:rPr>
          <w:rFonts w:ascii="Times New Roman" w:hAnsi="Times New Roman" w:cs="Times New Roman"/>
          <w:i/>
          <w:iCs/>
          <w:sz w:val="24"/>
          <w:szCs w:val="24"/>
        </w:rPr>
        <w:t>workshop</w:t>
      </w:r>
      <w:r w:rsidRPr="000A0BCE">
        <w:rPr>
          <w:rFonts w:ascii="Times New Roman" w:hAnsi="Times New Roman" w:cs="Times New Roman"/>
          <w:sz w:val="24"/>
          <w:szCs w:val="24"/>
        </w:rPr>
        <w:t xml:space="preserve"> PT </w:t>
      </w:r>
      <w:r w:rsidR="00591788">
        <w:rPr>
          <w:rFonts w:ascii="Times New Roman" w:hAnsi="Times New Roman" w:cs="Times New Roman"/>
          <w:sz w:val="24"/>
          <w:szCs w:val="24"/>
        </w:rPr>
        <w:t>ODISYS INDONESIA</w:t>
      </w:r>
      <w:r w:rsidR="00C621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Pr="000A0BCE">
        <w:rPr>
          <w:rFonts w:ascii="Times New Roman" w:hAnsi="Times New Roman" w:cs="Times New Roman"/>
          <w:sz w:val="24"/>
          <w:szCs w:val="24"/>
        </w:rPr>
        <w:t xml:space="preserve">di </w:t>
      </w:r>
      <w:r w:rsidR="00591788">
        <w:rPr>
          <w:rFonts w:ascii="Times New Roman" w:hAnsi="Times New Roman" w:cs="Times New Roman"/>
          <w:sz w:val="24"/>
          <w:szCs w:val="24"/>
        </w:rPr>
        <w:t>Ruko RSN 2 Grand Galaxy City No 66</w:t>
      </w:r>
      <w:r w:rsidRPr="000A0BCE">
        <w:rPr>
          <w:rFonts w:ascii="Times New Roman" w:hAnsi="Times New Roman" w:cs="Times New Roman"/>
          <w:sz w:val="24"/>
          <w:szCs w:val="24"/>
        </w:rPr>
        <w:t>, Kota</w:t>
      </w:r>
      <w:r w:rsidR="00591788">
        <w:rPr>
          <w:rFonts w:ascii="Times New Roman" w:hAnsi="Times New Roman" w:cs="Times New Roman"/>
          <w:sz w:val="24"/>
          <w:szCs w:val="24"/>
        </w:rPr>
        <w:t xml:space="preserve"> Bekasi</w:t>
      </w:r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Barat.</w:t>
      </w:r>
    </w:p>
    <w:p w14:paraId="22B45673" w14:textId="597D10B6" w:rsidR="0026641E" w:rsidRDefault="00295603" w:rsidP="0026641E">
      <w:pPr>
        <w:pStyle w:val="Heading2"/>
        <w:numPr>
          <w:ilvl w:val="1"/>
          <w:numId w:val="9"/>
        </w:numPr>
        <w:spacing w:before="0" w:line="360" w:lineRule="auto"/>
        <w:ind w:left="0" w:firstLine="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33" w:name="_Toc91426373"/>
      <w:bookmarkStart w:id="134" w:name="_Toc93057632"/>
      <w:bookmarkStart w:id="135" w:name="_Toc125120981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Jadwal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giatan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erta </w:t>
      </w:r>
      <w:proofErr w:type="spellStart"/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okasi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W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ktu</w:t>
      </w:r>
      <w:bookmarkStart w:id="136" w:name="_Toc91426374"/>
      <w:bookmarkStart w:id="137" w:name="_Toc93057633"/>
      <w:bookmarkEnd w:id="133"/>
      <w:bookmarkEnd w:id="134"/>
      <w:bookmarkEnd w:id="135"/>
    </w:p>
    <w:tbl>
      <w:tblPr>
        <w:tblW w:w="8195" w:type="dxa"/>
        <w:tblLook w:val="04A0" w:firstRow="1" w:lastRow="0" w:firstColumn="1" w:lastColumn="0" w:noHBand="0" w:noVBand="1"/>
      </w:tblPr>
      <w:tblGrid>
        <w:gridCol w:w="510"/>
        <w:gridCol w:w="2283"/>
        <w:gridCol w:w="403"/>
        <w:gridCol w:w="406"/>
        <w:gridCol w:w="406"/>
        <w:gridCol w:w="407"/>
        <w:gridCol w:w="406"/>
        <w:gridCol w:w="406"/>
        <w:gridCol w:w="406"/>
        <w:gridCol w:w="407"/>
        <w:gridCol w:w="406"/>
        <w:gridCol w:w="437"/>
        <w:gridCol w:w="437"/>
        <w:gridCol w:w="439"/>
        <w:gridCol w:w="436"/>
      </w:tblGrid>
      <w:tr w:rsidR="00DA604D" w:rsidRPr="00C1542C" w14:paraId="0B33F719" w14:textId="72EEFD23" w:rsidTr="00796007">
        <w:trPr>
          <w:trHeight w:val="223"/>
          <w:tblHeader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AB0BD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No</w:t>
            </w:r>
          </w:p>
        </w:tc>
        <w:tc>
          <w:tcPr>
            <w:tcW w:w="22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B28F1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Nama </w:t>
            </w: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Kegiatan</w:t>
            </w:r>
            <w:proofErr w:type="spellEnd"/>
          </w:p>
        </w:tc>
        <w:tc>
          <w:tcPr>
            <w:tcW w:w="5402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20FDD" w14:textId="1EA18F1B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Minggu</w:t>
            </w:r>
            <w:proofErr w:type="spellEnd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Ke</w:t>
            </w:r>
            <w:proofErr w:type="spellEnd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 -</w:t>
            </w:r>
          </w:p>
        </w:tc>
      </w:tr>
      <w:tr w:rsidR="00DA604D" w:rsidRPr="00C1542C" w14:paraId="0BA543B8" w14:textId="13D77DB6" w:rsidTr="00796007">
        <w:trPr>
          <w:trHeight w:val="223"/>
          <w:tblHeader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9B35A6" w14:textId="77777777" w:rsidR="00DA604D" w:rsidRPr="009A096A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660AA7" w14:textId="77777777" w:rsidR="00DA604D" w:rsidRPr="009A096A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9157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BAD4B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3E54C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3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06049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4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ABBE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5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6FED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6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B058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7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FBED9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8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9444D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9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E2407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0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8E328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1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F3B5D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2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CFE5C39" w14:textId="7160A746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3</w:t>
            </w:r>
          </w:p>
        </w:tc>
      </w:tr>
      <w:tr w:rsidR="00DA604D" w:rsidRPr="00C1542C" w14:paraId="54FC6BEF" w14:textId="5524DDE2" w:rsidTr="00DA604D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390A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715A52" w14:textId="77777777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enalan</w:t>
            </w:r>
            <w:proofErr w:type="spellEnd"/>
          </w:p>
        </w:tc>
        <w:tc>
          <w:tcPr>
            <w:tcW w:w="5402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610584" w14:textId="1F909773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DA604D" w:rsidRPr="00C1542C" w14:paraId="485EA6E4" w14:textId="5F1D475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58F4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16A6BC" w14:textId="1507144C" w:rsidR="00DA604D" w:rsidRPr="00C010BD" w:rsidRDefault="00DA604D" w:rsidP="0026641E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wawancara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20072B3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21B0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29B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3299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EBCC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DDA7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3DB5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2114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D18D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E16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630D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C762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146726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258A095" w14:textId="06A0BBAF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54D0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D9A57F" w14:textId="3DF6EA5D" w:rsidR="00DA604D" w:rsidRPr="00C010BD" w:rsidRDefault="00DA604D" w:rsidP="0026641E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rkenal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rusahaan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15AEAE6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5D19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7018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23FD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932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599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935D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4382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AF42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4662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01A5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0826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F4CD44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DE6767F" w14:textId="2177C958" w:rsidTr="00DA604D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5602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7757D" w14:textId="7B609EFA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Setup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rojek</w:t>
            </w:r>
            <w:proofErr w:type="spellEnd"/>
          </w:p>
        </w:tc>
        <w:tc>
          <w:tcPr>
            <w:tcW w:w="4966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031FC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</w:tcPr>
          <w:p w14:paraId="0B73F5A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C5FD5DA" w14:textId="7AA3185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CCD3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3A749B" w14:textId="0CBBD12B" w:rsidR="00DA604D" w:rsidRPr="00C010BD" w:rsidRDefault="00DA604D" w:rsidP="0026641E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Instal software yang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ibutuhkan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099810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C9F3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5F20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1DA1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89A5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6E5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4130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A8ED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5C64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3C61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4353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9F0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DE9052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B2C1C76" w14:textId="4F76F997" w:rsidTr="00796007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BF5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33DA7" w14:textId="2B9A415E" w:rsidR="00DA604D" w:rsidRPr="00C010BD" w:rsidRDefault="00DA604D" w:rsidP="0026641E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clone repository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05D115E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140DC8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A3DE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5AC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B2FC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539C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6D95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BD79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3D3A63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C368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3B55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58100F6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51E29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650E8B0" w14:textId="3A6E47F8" w:rsidTr="00796007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CDB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913275" w14:textId="4778D3E4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Rapat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97CF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C982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175EA6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D7FC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AD3E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FEEA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35D2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A5F6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A433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15E3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71CA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3C60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CBC6C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2A09F420" w14:textId="2B952698" w:rsidTr="00796007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05082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17AA9A" w14:textId="00FD5CF9" w:rsidR="00DA604D" w:rsidRPr="00EF02F4" w:rsidRDefault="00DA604D" w:rsidP="00EF02F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EF02F4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UAT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Kamadjaja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Logistics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F879E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69C0A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3118F4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B370B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F8CE7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167B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874C1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7FF09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3EAF7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DD7E4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42702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8D4E2B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F6637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1B78F78" w14:textId="6E51D82A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5C1F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2BD2C8" w14:textId="7D926481" w:rsidR="00DA604D" w:rsidRPr="00EF02F4" w:rsidRDefault="00DA604D" w:rsidP="00EF02F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Rap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internal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B420BA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C542E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DA49E3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55847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C7616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F1AC7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7387E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32C92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B6AC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1D3D1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BCCC6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0F994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DEB59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796007" w:rsidRPr="00C1542C" w14:paraId="2A76DD62" w14:textId="7EE98F9C" w:rsidTr="00F50A1C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B8260" w14:textId="77777777" w:rsidR="00796007" w:rsidRPr="003C7176" w:rsidRDefault="00796007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57FED" w14:textId="3A35A4EA" w:rsidR="00796007" w:rsidRPr="00F7134C" w:rsidRDefault="00796007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Development</w:t>
            </w:r>
          </w:p>
        </w:tc>
        <w:tc>
          <w:tcPr>
            <w:tcW w:w="5402" w:type="dxa"/>
            <w:gridSpan w:val="13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375C7D" w14:textId="072B3DA3" w:rsidR="00796007" w:rsidRPr="003C7176" w:rsidRDefault="00796007" w:rsidP="00F713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DA604D" w:rsidRPr="00C1542C" w14:paraId="1ACA2DE2" w14:textId="23E41B54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92775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FA0C1E" w14:textId="791C40DF" w:rsidR="00DA604D" w:rsidRPr="00F7134C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Armada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6AFB2D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6DAB9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BA71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25761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E3049A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86DB9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A3321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C51DA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0E86B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2595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3B4AE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B5855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0F918E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6105949" w14:textId="6F3DBA1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7B67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BECF96" w14:textId="6004986E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E2E92B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BF85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806EF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EE72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966BE0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595CE5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1AB73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F406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994D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E09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3301A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D26F9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E18486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4814115" w14:textId="749EE3E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706F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7FBDE3" w14:textId="28B4C2F3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 Detail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5A4701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6C751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D5250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F9B14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8125B2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F3AF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C5C2C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CD930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8F15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47A04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DC6C1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2C172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E99BCC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946E671" w14:textId="3AEC1069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3DCE3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1C126F" w14:textId="77AD56F8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Location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FBDDA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B7230E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CA9F0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42ACB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6E91A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A51D8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69AEC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63357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0674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A529F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4897B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F21CC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D3E582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B1BED89" w14:textId="2BC77E2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77B4C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5E2A53" w14:textId="7DBFAAB4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Instal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8AA6A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D28B2E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643E6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B9EFB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2F4A6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4721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EA4B0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4D83D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C8AF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F5D8F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90965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E4DDC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F3F25F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3E0B839D" w14:textId="54A0240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DDB42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55EF86" w14:textId="7A6C7EA7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guna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D2C4F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3DB170A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0FB6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D0548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34782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5CCED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77855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432AC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CCFBC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3887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F7E7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7F77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E9252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D7149AF" w14:textId="6E67159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87F45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B5CB1C" w14:textId="53D89E35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guna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D9D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C892A8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0AED7E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9E6EF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F14120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05ADD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EB6D5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CDB6A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E4488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BE6D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6F624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199B8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3B4E14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3B6EF2" w14:textId="4D33584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BC73C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B2CC26" w14:textId="690411E8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 Detail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4E976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1272AE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BC63C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014DB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0E6A3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0DEE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7A6D3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BC95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B389A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B5CA1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1724E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EEB8F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5CF77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228D1D6E" w14:textId="4320FCC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7136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4FD2E6" w14:textId="62B1AC89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tMstcodes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5A86D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F4A6CC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7AFCA2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A550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1CC4C3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9420E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BE6E9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A4A32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14711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42D88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7A22E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9948D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38E010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7FCABD9" w14:textId="59CB8114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312FD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0523F8" w14:textId="4B4D4B98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Update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rofil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41CB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1FD84D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9B9F1B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79E67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8B7B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0481D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F71B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DD855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508C8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2C0CE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F7EF6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A83B6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F23B3E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FC8333" w14:textId="47BA9F3B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8A9B3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72322E" w14:textId="2DC1BD24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irim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rameter </w:t>
            </w:r>
            <w:proofErr w:type="spellStart"/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cUR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ntu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FBB90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F6CCE2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1EFDE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CFF4DE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5B64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348E4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41F87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E4D8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B3B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2F175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A070E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181C2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D7B785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3433AA84" w14:textId="64C3AC1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84DB5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DEC4AF" w14:textId="6F3E561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lastRenderedPageBreak/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u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rang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C5CF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F85A03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A1E19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D56F4D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BFB469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D062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5534A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D1752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8869D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1C6B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41DB6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8B1F1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1AEDBE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8C72D89" w14:textId="6C381BEA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4E13A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55E56F" w14:textId="2FD6FC26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ongkar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rang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4FB8C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70820A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3961A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C63D0A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479A9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024E1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7BEF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36B1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81023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3FBB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0F835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2E498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F93D3C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0465DD0" w14:textId="25301ED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EE0F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194BBC" w14:textId="00F911CB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ST API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validasi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7B23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04DBD8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72B5E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BA116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43966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15291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D6A19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01DAD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358B2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2731B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AB840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F43FF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21BAB4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9AFB08A" w14:textId="3A8734E3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786DE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1CFF74" w14:textId="69DB5D3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U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g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menu “Pallet Tracking”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80B20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3A6274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DFC08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EAB4D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228913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57E78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5962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1A62D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0055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EAA07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1AF3B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457F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004BDB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43C52F2" w14:textId="00EFA3E7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AA522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1E76B0" w14:textId="03F863CB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BC139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80635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22F96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C65ED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32804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57028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C597F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62A6D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A8032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8D3EE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B371B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1F84F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46F76D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636236E" w14:textId="432FBAA0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A80B7C" w14:textId="30A2DC52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CD7DD8" w14:textId="56422BCA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ambah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E53D4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fitering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61B39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3385D1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A1743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F48B9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9D0F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25E14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3E1EA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2A9B3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90C5A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FB4E2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F196F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8698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91776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4DFC249" w14:textId="34208C4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DB334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4AFABF" w14:textId="2D0D5A32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Car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alet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821D9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B63080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6F87F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C1383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97B76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63E7A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EB9AC9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1F9B1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8D809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8B2C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07A0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95FB8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FB36D5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DA90F70" w14:textId="0177919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CE433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F5FC0F" w14:textId="64DAD2D1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Enkrips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Base6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da User Pi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D3AC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814DA9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8D041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1D87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393FD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2FE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F3096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FBD3D4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E51D8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AB394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C16CA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711E6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319B4B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33CDA15" w14:textId="6C3675F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8960F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5AB1E9" w14:textId="209EFE1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Sete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ssword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rdasar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5 digit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NIK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6815F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200BF5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77A4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F53F3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85F31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CAE33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7A869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38B67F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203F4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86A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94071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FDD6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057A35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555373B" w14:textId="3D217BE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7D413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3BC1C9" w14:textId="2B77FA9F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 SMU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85F79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781ED7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406C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4F6F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43CA3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B22B8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3D8C3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38616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FFDCDA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6C7C86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5FE2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80FC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89AEA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7F39FBE" w14:textId="7A2C481F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A855C1" w14:textId="43885C4F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EEAE39" w14:textId="0BB37C95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tampil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Ceta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 SMU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9E83C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31E5D9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4B820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862B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7F0E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68650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F9B0F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06B65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8E13E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D9D645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1F7A5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A5CE9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FD7C9F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0175C97" w14:textId="646B05FB" w:rsidTr="00E87423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2B4ED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7B734E" w14:textId="0491D56B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ata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lang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menu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Asssessment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Questio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0346FD" w14:textId="2CFE48D3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C70E9B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88411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355DF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6325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94064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C1C0D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FB31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5B7D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7BA2E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2651C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51C773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D1497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796007" w:rsidRPr="00C1542C" w14:paraId="3F5A2875" w14:textId="77777777" w:rsidTr="00E87423">
        <w:trPr>
          <w:trHeight w:val="447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7D3B6E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5DD7D5" w14:textId="1400BBD0" w:rsidR="00796007" w:rsidRPr="00796007" w:rsidRDefault="00796007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</w:pPr>
            <w:r w:rsidRPr="00796007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Mapping </w:t>
            </w:r>
            <w:proofErr w:type="spellStart"/>
            <w:r w:rsidRPr="00796007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Masterdata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2DDD60" w14:textId="77777777" w:rsidR="00796007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925AED" w14:textId="77777777" w:rsidR="00796007" w:rsidRPr="003C7176" w:rsidRDefault="00796007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B738FE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127510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21CC58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A9042A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11A1F0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7E567E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C9059B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E8B905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0EA0A7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35E41B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467CDDEA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E87423" w:rsidRPr="00C1542C" w14:paraId="502C143B" w14:textId="77777777" w:rsidTr="00E87423">
        <w:trPr>
          <w:trHeight w:val="447"/>
        </w:trPr>
        <w:tc>
          <w:tcPr>
            <w:tcW w:w="8195" w:type="dxa"/>
            <w:gridSpan w:val="15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5365372" w14:textId="77777777" w:rsidR="00E87423" w:rsidRPr="003C7176" w:rsidRDefault="00E87423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796007" w:rsidRPr="00C1542C" w14:paraId="3E6623C6" w14:textId="0FFB7D66" w:rsidTr="00E87423">
        <w:trPr>
          <w:trHeight w:val="223"/>
        </w:trPr>
        <w:tc>
          <w:tcPr>
            <w:tcW w:w="51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7B658" w14:textId="777777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lastRenderedPageBreak/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B1B39" w14:textId="04A9CE02" w:rsidR="00796007" w:rsidRPr="00F7134C" w:rsidRDefault="00796007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lajar</w:t>
            </w:r>
            <w:proofErr w:type="spellEnd"/>
          </w:p>
        </w:tc>
        <w:tc>
          <w:tcPr>
            <w:tcW w:w="5402" w:type="dxa"/>
            <w:gridSpan w:val="13"/>
            <w:tcBorders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E066395" w14:textId="1EC44877" w:rsidR="00796007" w:rsidRPr="003C7176" w:rsidRDefault="00796007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DA604D" w:rsidRPr="00C1542C" w14:paraId="5686BF5F" w14:textId="16272772" w:rsidTr="00796007">
        <w:trPr>
          <w:trHeight w:val="447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72F9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90BFE" w14:textId="1C266A69" w:rsidR="00DA604D" w:rsidRPr="00C010B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ckages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AutoCRUD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3AFDF73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136E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3C11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3574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873B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D334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4791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73D6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B798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1F31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81C1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A6A8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720EB7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3F7E794" w14:textId="44F751F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1834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76DB45" w14:textId="1DE19DA2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8B30BA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JSON response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C6A5A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CCEE63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62BC4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DEAB2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59584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9B81F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D5BE1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EA5E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D445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74A9F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A9E83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3F2EE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F110B4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CE020D5" w14:textId="2BEAC81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1E57D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1DBE49" w14:textId="50A4F851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062639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UI Kit Livewire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19B9C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F9F20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C6900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8FE05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E9F33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90BF5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932B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EC571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63D2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F4467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416DB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1B282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90AC24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9C2E82" w14:textId="5CCC89F7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0320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07C675" w14:textId="4B5CAF23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JQuery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556E0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6A5E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B8468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77078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A67C4D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F84CC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5A6E0E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F2A5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D7B0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A001B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6E41D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E09AB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DD5B6F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02B7ED1C" w14:textId="7AD86988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C414B5" w14:textId="30500780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5B3413" w14:textId="2B32E7DB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297E6E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CRUD AJAX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E9B25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6A991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8065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EE7E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8A4751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2D749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2DFD7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6767E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0925B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F8A47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C9370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51C9C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B557DC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FAAA3AE" w14:textId="79C6AFAD" w:rsidTr="00297E6E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39EB1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FBEE26" w14:textId="0B880D69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Golang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EC15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F346F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F733F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92A08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25C55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109A6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01698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239DB0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9448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AE2F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6A4C5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FE6D0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64E7A2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297E6E" w:rsidRPr="00C1542C" w14:paraId="50B85498" w14:textId="77777777" w:rsidTr="00297E6E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40CF084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F73B0AC" w14:textId="30B80E13" w:rsidR="00297E6E" w:rsidRDefault="00297E6E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297E6E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actJS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4DA395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895097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E572F2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776954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10C8CC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F3ECFB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D76632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7886AC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D34DBA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5998DC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4A03EB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85199A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4633EA82" w14:textId="77777777" w:rsidR="00297E6E" w:rsidRPr="003C7176" w:rsidRDefault="00297E6E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</w:tbl>
    <w:p w14:paraId="7995981D" w14:textId="77777777" w:rsidR="00796007" w:rsidRDefault="00796007">
      <w:pPr>
        <w:rPr>
          <w:rFonts w:ascii="Times New Roman" w:hAnsi="Times New Roman" w:cs="Times New Roman"/>
          <w:sz w:val="28"/>
          <w:szCs w:val="28"/>
        </w:rPr>
      </w:pPr>
    </w:p>
    <w:p w14:paraId="5942C823" w14:textId="4F839ED3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796007">
        <w:rPr>
          <w:rFonts w:ascii="Times New Roman" w:hAnsi="Times New Roman" w:cs="Times New Roman"/>
          <w:sz w:val="28"/>
          <w:szCs w:val="28"/>
        </w:rPr>
        <w:br w:type="page"/>
      </w:r>
    </w:p>
    <w:p w14:paraId="082C003A" w14:textId="6D77A07C" w:rsidR="000D56CF" w:rsidRPr="000D56CF" w:rsidRDefault="00295603" w:rsidP="000D56CF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38" w:name="_Toc125120982"/>
      <w:r w:rsidRPr="009C473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I</w:t>
      </w:r>
      <w:bookmarkStart w:id="139" w:name="_Toc91426375"/>
      <w:bookmarkEnd w:id="136"/>
      <w:bookmarkEnd w:id="137"/>
      <w:bookmarkEnd w:id="138"/>
    </w:p>
    <w:p w14:paraId="42D885E9" w14:textId="19F39D84" w:rsidR="00BA7933" w:rsidRPr="00051D4B" w:rsidRDefault="00295603" w:rsidP="00540F6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140" w:name="_Toc92963748"/>
      <w:bookmarkStart w:id="141" w:name="_Toc92965094"/>
      <w:bookmarkStart w:id="142" w:name="_Toc92966223"/>
      <w:r w:rsidRPr="00051D4B">
        <w:rPr>
          <w:rFonts w:ascii="Times New Roman" w:hAnsi="Times New Roman" w:cs="Times New Roman"/>
          <w:b/>
          <w:bCs/>
          <w:sz w:val="28"/>
          <w:szCs w:val="28"/>
        </w:rPr>
        <w:t>TINJAUAN UMUM</w:t>
      </w:r>
      <w:bookmarkEnd w:id="139"/>
      <w:bookmarkEnd w:id="140"/>
      <w:bookmarkEnd w:id="141"/>
      <w:bookmarkEnd w:id="142"/>
    </w:p>
    <w:p w14:paraId="134781ED" w14:textId="66470A23" w:rsidR="00F62580" w:rsidRPr="00AB59FC" w:rsidRDefault="00295603" w:rsidP="00AB59FC">
      <w:pPr>
        <w:pStyle w:val="Heading2"/>
        <w:numPr>
          <w:ilvl w:val="0"/>
          <w:numId w:val="2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43" w:name="_Toc91426376"/>
      <w:bookmarkStart w:id="144" w:name="_Toc93057634"/>
      <w:bookmarkStart w:id="145" w:name="_Toc125120983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Sejarah </w:t>
      </w:r>
      <w:bookmarkEnd w:id="143"/>
      <w:bookmarkEnd w:id="144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>P</w:t>
      </w:r>
      <w:r w:rsidR="00404463">
        <w:rPr>
          <w:rFonts w:ascii="Times New Roman" w:hAnsi="Times New Roman" w:cs="Times New Roman"/>
          <w:b/>
          <w:color w:val="auto"/>
          <w:sz w:val="24"/>
          <w:szCs w:val="24"/>
        </w:rPr>
        <w:t>T ODISYS INDONESIA</w:t>
      </w:r>
      <w:bookmarkEnd w:id="145"/>
    </w:p>
    <w:p w14:paraId="47A73C69" w14:textId="77777777" w:rsidR="00BC5E27" w:rsidRDefault="00BC5E27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A6CF605" w14:textId="49331486" w:rsidR="00D81C2B" w:rsidRDefault="00404463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81CAF96" wp14:editId="09DE3B3C">
            <wp:extent cx="3025402" cy="425450"/>
            <wp:effectExtent l="19050" t="19050" r="22860" b="1270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5402" cy="4254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3D91F7" w14:textId="468456B8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146" w:name="_Toc124175203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D55BEC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1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o </w:t>
      </w:r>
      <w:r w:rsidR="00404463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PT ODISYS INDONESIA</w:t>
      </w:r>
      <w:bookmarkEnd w:id="146"/>
    </w:p>
    <w:p w14:paraId="6D816D46" w14:textId="77777777" w:rsidR="00063FE9" w:rsidRDefault="00D96999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ODISYS INDONESIA</w:t>
      </w:r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20</w:t>
      </w:r>
      <w:r w:rsidR="007516C0">
        <w:rPr>
          <w:rFonts w:ascii="Times New Roman" w:hAnsi="Times New Roman" w:cs="Times New Roman"/>
          <w:sz w:val="24"/>
          <w:szCs w:val="24"/>
        </w:rPr>
        <w:t>10</w:t>
      </w:r>
      <w:r w:rsidR="00AB59FC">
        <w:rPr>
          <w:rFonts w:ascii="Times New Roman" w:hAnsi="Times New Roman" w:cs="Times New Roman"/>
          <w:sz w:val="24"/>
          <w:szCs w:val="24"/>
        </w:rPr>
        <w:t xml:space="preserve"> oleh Salim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Widjaja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516C0">
        <w:rPr>
          <w:rFonts w:ascii="Times New Roman" w:hAnsi="Times New Roman" w:cs="Times New Roman"/>
          <w:sz w:val="24"/>
          <w:szCs w:val="24"/>
        </w:rPr>
        <w:t>m</w:t>
      </w:r>
      <w:r w:rsidR="007516C0" w:rsidRPr="007516C0">
        <w:rPr>
          <w:rFonts w:ascii="Times New Roman" w:hAnsi="Times New Roman" w:cs="Times New Roman"/>
          <w:sz w:val="24"/>
          <w:szCs w:val="24"/>
        </w:rPr>
        <w:t>enyediakan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16C0">
        <w:rPr>
          <w:rFonts w:ascii="Times New Roman" w:hAnsi="Times New Roman" w:cs="Times New Roman"/>
          <w:sz w:val="24"/>
          <w:szCs w:val="24"/>
        </w:rPr>
        <w:t>l</w:t>
      </w:r>
      <w:r w:rsidR="007516C0" w:rsidRPr="007516C0">
        <w:rPr>
          <w:rFonts w:ascii="Times New Roman" w:hAnsi="Times New Roman" w:cs="Times New Roman"/>
          <w:sz w:val="24"/>
          <w:szCs w:val="24"/>
        </w:rPr>
        <w:t>ayanan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 TI </w:t>
      </w:r>
      <w:proofErr w:type="spellStart"/>
      <w:r w:rsidR="007516C0" w:rsidRPr="007516C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16C0" w:rsidRPr="007516C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16C0" w:rsidRPr="007516C0">
        <w:rPr>
          <w:rFonts w:ascii="Times New Roman" w:hAnsi="Times New Roman" w:cs="Times New Roman"/>
          <w:sz w:val="24"/>
          <w:szCs w:val="24"/>
        </w:rPr>
        <w:t>Kurir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516C0" w:rsidRPr="007516C0">
        <w:rPr>
          <w:rFonts w:ascii="Times New Roman" w:hAnsi="Times New Roman" w:cs="Times New Roman"/>
          <w:sz w:val="24"/>
          <w:szCs w:val="24"/>
        </w:rPr>
        <w:t>Kargo</w:t>
      </w:r>
      <w:proofErr w:type="spellEnd"/>
      <w:r w:rsidR="007516C0" w:rsidRPr="007516C0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7516C0" w:rsidRPr="007516C0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. Perusahaan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oleh Salim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Widjaja</w:t>
      </w:r>
      <w:proofErr w:type="spellEnd"/>
      <w:r w:rsidR="007516C0">
        <w:rPr>
          <w:rFonts w:ascii="Times New Roman" w:hAnsi="Times New Roman" w:cs="Times New Roman"/>
          <w:sz w:val="24"/>
          <w:szCs w:val="24"/>
        </w:rPr>
        <w:t xml:space="preserve"> (CEO)</w:t>
      </w:r>
      <w:r w:rsidR="00AB59FC">
        <w:rPr>
          <w:rFonts w:ascii="Times New Roman" w:hAnsi="Times New Roman" w:cs="Times New Roman"/>
          <w:sz w:val="24"/>
          <w:szCs w:val="24"/>
        </w:rPr>
        <w:t xml:space="preserve">. PT ODISYS INDONESIA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spesialis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r w:rsidR="007E07C9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AB59FC" w:rsidRPr="00AB59FC">
        <w:rPr>
          <w:rFonts w:ascii="Times New Roman" w:hAnsi="Times New Roman" w:cs="Times New Roman"/>
          <w:i/>
          <w:iCs/>
          <w:sz w:val="24"/>
          <w:szCs w:val="24"/>
        </w:rPr>
        <w:t xml:space="preserve">oftware as a as </w:t>
      </w:r>
      <w:r w:rsidR="007E07C9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AB59FC" w:rsidRPr="00AB59FC">
        <w:rPr>
          <w:rFonts w:ascii="Times New Roman" w:hAnsi="Times New Roman" w:cs="Times New Roman"/>
          <w:i/>
          <w:iCs/>
          <w:sz w:val="24"/>
          <w:szCs w:val="24"/>
        </w:rPr>
        <w:t>ervice</w:t>
      </w:r>
      <w:r w:rsidR="00AB59FC">
        <w:rPr>
          <w:rFonts w:ascii="Times New Roman" w:hAnsi="Times New Roman" w:cs="Times New Roman"/>
          <w:sz w:val="24"/>
          <w:szCs w:val="24"/>
        </w:rPr>
        <w:t xml:space="preserve"> (SaaS) yang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8E2A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AC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E2A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AC3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perusahaan-perusaha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>.</w:t>
      </w:r>
    </w:p>
    <w:p w14:paraId="4645DC26" w14:textId="34FD1F89" w:rsidR="002B3645" w:rsidRPr="00AB59FC" w:rsidRDefault="00063FE9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er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0,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sp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uku</w:t>
      </w:r>
      <w:r w:rsidR="003F5207">
        <w:rPr>
          <w:rFonts w:ascii="Times New Roman" w:hAnsi="Times New Roman" w:cs="Times New Roman"/>
          <w:sz w:val="24"/>
          <w:szCs w:val="24"/>
        </w:rPr>
        <w:t>p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krisis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global pada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2007-2008,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2009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berkontraksi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hinga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Pergerakan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komoditas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lah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memacu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lokal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ekspansi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perdagangan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="003F5207"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proofErr w:type="gram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Salim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Widjaja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pemegang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20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F52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bekerjasama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elit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penyempurnaan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keberlangsungan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. PT ODISYS INDONESIA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seiring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perjalanan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2D435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 di</w:t>
      </w:r>
      <w:proofErr w:type="gram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kini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Point Of Sales (POS) dan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kepegawaian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351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2D43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E2E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EF1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E2E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EF1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E2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EF1E2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88033ED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47" w:name="_Toc86745699"/>
      <w:bookmarkStart w:id="148" w:name="_Toc86746679"/>
      <w:bookmarkStart w:id="149" w:name="_Toc87531682"/>
      <w:bookmarkStart w:id="150" w:name="_Toc87532050"/>
      <w:bookmarkStart w:id="151" w:name="_Toc90993309"/>
      <w:bookmarkStart w:id="152" w:name="_Toc90993468"/>
      <w:bookmarkStart w:id="153" w:name="_Toc91425459"/>
      <w:bookmarkStart w:id="154" w:name="_Toc91426377"/>
      <w:bookmarkStart w:id="155" w:name="_Toc91426454"/>
      <w:bookmarkStart w:id="156" w:name="_Toc91426766"/>
      <w:bookmarkStart w:id="157" w:name="_Toc91426829"/>
      <w:bookmarkStart w:id="158" w:name="_Toc91426892"/>
      <w:bookmarkStart w:id="159" w:name="_Toc91427333"/>
      <w:bookmarkStart w:id="160" w:name="_Toc91427433"/>
      <w:bookmarkStart w:id="161" w:name="_Toc91574561"/>
      <w:bookmarkStart w:id="162" w:name="_Toc91574826"/>
      <w:bookmarkStart w:id="163" w:name="_Toc91947645"/>
      <w:bookmarkStart w:id="164" w:name="_Toc92103389"/>
      <w:bookmarkStart w:id="165" w:name="_Toc92138798"/>
      <w:bookmarkStart w:id="166" w:name="_Toc92740150"/>
      <w:bookmarkStart w:id="167" w:name="_Toc92740236"/>
      <w:bookmarkStart w:id="168" w:name="_Toc92740323"/>
      <w:bookmarkStart w:id="169" w:name="_Toc92740410"/>
      <w:bookmarkStart w:id="170" w:name="_Toc92776552"/>
      <w:bookmarkStart w:id="171" w:name="_Toc92873901"/>
      <w:bookmarkStart w:id="172" w:name="_Toc92874312"/>
      <w:bookmarkStart w:id="173" w:name="_Toc92874663"/>
      <w:bookmarkStart w:id="174" w:name="_Toc92921131"/>
      <w:bookmarkStart w:id="175" w:name="_Toc92921230"/>
      <w:bookmarkStart w:id="176" w:name="_Toc92958279"/>
      <w:bookmarkStart w:id="177" w:name="_Toc92963750"/>
      <w:bookmarkStart w:id="178" w:name="_Toc92965096"/>
      <w:bookmarkStart w:id="179" w:name="_Toc92966225"/>
      <w:bookmarkStart w:id="180" w:name="_Toc92999826"/>
      <w:bookmarkStart w:id="181" w:name="_Toc93003740"/>
      <w:bookmarkStart w:id="182" w:name="_Toc93004068"/>
      <w:bookmarkStart w:id="183" w:name="_Toc93046861"/>
      <w:bookmarkStart w:id="184" w:name="_Toc93046955"/>
      <w:bookmarkStart w:id="185" w:name="_Toc93057635"/>
      <w:bookmarkStart w:id="186" w:name="_Toc117378158"/>
      <w:bookmarkStart w:id="187" w:name="_Toc124150831"/>
      <w:bookmarkStart w:id="188" w:name="_Toc124168067"/>
      <w:bookmarkStart w:id="189" w:name="_Toc124173600"/>
      <w:bookmarkStart w:id="190" w:name="_Toc124175160"/>
      <w:bookmarkStart w:id="191" w:name="_Toc124410783"/>
      <w:bookmarkStart w:id="192" w:name="_Toc124762392"/>
      <w:bookmarkStart w:id="193" w:name="_Toc124762558"/>
      <w:bookmarkStart w:id="194" w:name="_Toc125120984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</w:p>
    <w:p w14:paraId="02062BC1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95" w:name="_Toc86745700"/>
      <w:bookmarkStart w:id="196" w:name="_Toc86746680"/>
      <w:bookmarkStart w:id="197" w:name="_Toc87531683"/>
      <w:bookmarkStart w:id="198" w:name="_Toc87532051"/>
      <w:bookmarkStart w:id="199" w:name="_Toc90993310"/>
      <w:bookmarkStart w:id="200" w:name="_Toc90993469"/>
      <w:bookmarkStart w:id="201" w:name="_Toc91425460"/>
      <w:bookmarkStart w:id="202" w:name="_Toc91426378"/>
      <w:bookmarkStart w:id="203" w:name="_Toc91426455"/>
      <w:bookmarkStart w:id="204" w:name="_Toc91426767"/>
      <w:bookmarkStart w:id="205" w:name="_Toc91426830"/>
      <w:bookmarkStart w:id="206" w:name="_Toc91426893"/>
      <w:bookmarkStart w:id="207" w:name="_Toc91427334"/>
      <w:bookmarkStart w:id="208" w:name="_Toc91427434"/>
      <w:bookmarkStart w:id="209" w:name="_Toc91574562"/>
      <w:bookmarkStart w:id="210" w:name="_Toc91574827"/>
      <w:bookmarkStart w:id="211" w:name="_Toc91947646"/>
      <w:bookmarkStart w:id="212" w:name="_Toc92103390"/>
      <w:bookmarkStart w:id="213" w:name="_Toc92138799"/>
      <w:bookmarkStart w:id="214" w:name="_Toc92740151"/>
      <w:bookmarkStart w:id="215" w:name="_Toc92740237"/>
      <w:bookmarkStart w:id="216" w:name="_Toc92740324"/>
      <w:bookmarkStart w:id="217" w:name="_Toc92740411"/>
      <w:bookmarkStart w:id="218" w:name="_Toc92776553"/>
      <w:bookmarkStart w:id="219" w:name="_Toc92873902"/>
      <w:bookmarkStart w:id="220" w:name="_Toc92874313"/>
      <w:bookmarkStart w:id="221" w:name="_Toc92874664"/>
      <w:bookmarkStart w:id="222" w:name="_Toc92921132"/>
      <w:bookmarkStart w:id="223" w:name="_Toc92921231"/>
      <w:bookmarkStart w:id="224" w:name="_Toc92958280"/>
      <w:bookmarkStart w:id="225" w:name="_Toc92963751"/>
      <w:bookmarkStart w:id="226" w:name="_Toc92965097"/>
      <w:bookmarkStart w:id="227" w:name="_Toc92966226"/>
      <w:bookmarkStart w:id="228" w:name="_Toc92999827"/>
      <w:bookmarkStart w:id="229" w:name="_Toc93003741"/>
      <w:bookmarkStart w:id="230" w:name="_Toc93004069"/>
      <w:bookmarkStart w:id="231" w:name="_Toc93046862"/>
      <w:bookmarkStart w:id="232" w:name="_Toc93046956"/>
      <w:bookmarkStart w:id="233" w:name="_Toc93057636"/>
      <w:bookmarkStart w:id="234" w:name="_Toc117378159"/>
      <w:bookmarkStart w:id="235" w:name="_Toc124150832"/>
      <w:bookmarkStart w:id="236" w:name="_Toc124168068"/>
      <w:bookmarkStart w:id="237" w:name="_Toc124173601"/>
      <w:bookmarkStart w:id="238" w:name="_Toc124175161"/>
      <w:bookmarkStart w:id="239" w:name="_Toc124410784"/>
      <w:bookmarkStart w:id="240" w:name="_Toc124762393"/>
      <w:bookmarkStart w:id="241" w:name="_Toc124762559"/>
      <w:bookmarkStart w:id="242" w:name="_Toc125120985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</w:p>
    <w:p w14:paraId="5DAA189A" w14:textId="77777777" w:rsidR="00426E8D" w:rsidRPr="006F4FE6" w:rsidRDefault="00426E8D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243" w:name="_Toc86745701"/>
      <w:bookmarkStart w:id="244" w:name="_Toc86746681"/>
      <w:bookmarkStart w:id="245" w:name="_Toc87531684"/>
      <w:bookmarkStart w:id="246" w:name="_Toc87532052"/>
      <w:bookmarkStart w:id="247" w:name="_Toc90993311"/>
      <w:bookmarkStart w:id="248" w:name="_Toc90993470"/>
      <w:bookmarkStart w:id="249" w:name="_Toc91425461"/>
      <w:bookmarkStart w:id="250" w:name="_Toc91426379"/>
      <w:bookmarkStart w:id="251" w:name="_Toc91426456"/>
      <w:bookmarkStart w:id="252" w:name="_Toc91426768"/>
      <w:bookmarkStart w:id="253" w:name="_Toc91426831"/>
      <w:bookmarkStart w:id="254" w:name="_Toc91426894"/>
      <w:bookmarkStart w:id="255" w:name="_Toc91427335"/>
      <w:bookmarkStart w:id="256" w:name="_Toc91427435"/>
      <w:bookmarkStart w:id="257" w:name="_Toc91574563"/>
      <w:bookmarkStart w:id="258" w:name="_Toc91574828"/>
      <w:bookmarkStart w:id="259" w:name="_Toc91947647"/>
      <w:bookmarkStart w:id="260" w:name="_Toc92103391"/>
      <w:bookmarkStart w:id="261" w:name="_Toc92138800"/>
      <w:bookmarkStart w:id="262" w:name="_Toc92740152"/>
      <w:bookmarkStart w:id="263" w:name="_Toc92740238"/>
      <w:bookmarkStart w:id="264" w:name="_Toc92740325"/>
      <w:bookmarkStart w:id="265" w:name="_Toc92740412"/>
      <w:bookmarkStart w:id="266" w:name="_Toc92776554"/>
      <w:bookmarkStart w:id="267" w:name="_Toc92873903"/>
      <w:bookmarkStart w:id="268" w:name="_Toc92874314"/>
      <w:bookmarkStart w:id="269" w:name="_Toc92874665"/>
      <w:bookmarkStart w:id="270" w:name="_Toc92921133"/>
      <w:bookmarkStart w:id="271" w:name="_Toc92921232"/>
      <w:bookmarkStart w:id="272" w:name="_Toc92958281"/>
      <w:bookmarkStart w:id="273" w:name="_Toc92963752"/>
      <w:bookmarkStart w:id="274" w:name="_Toc92965098"/>
      <w:bookmarkStart w:id="275" w:name="_Toc92966227"/>
      <w:bookmarkStart w:id="276" w:name="_Toc92999828"/>
      <w:bookmarkStart w:id="277" w:name="_Toc93003742"/>
      <w:bookmarkStart w:id="278" w:name="_Toc93004070"/>
      <w:bookmarkStart w:id="279" w:name="_Toc93046863"/>
      <w:bookmarkStart w:id="280" w:name="_Toc93046957"/>
      <w:bookmarkStart w:id="281" w:name="_Toc93057637"/>
      <w:bookmarkStart w:id="282" w:name="_Toc117378160"/>
      <w:bookmarkStart w:id="283" w:name="_Toc124150833"/>
      <w:bookmarkStart w:id="284" w:name="_Toc124168069"/>
      <w:bookmarkStart w:id="285" w:name="_Toc124173602"/>
      <w:bookmarkStart w:id="286" w:name="_Toc124175162"/>
      <w:bookmarkStart w:id="287" w:name="_Toc124410785"/>
      <w:bookmarkStart w:id="288" w:name="_Toc124762394"/>
      <w:bookmarkStart w:id="289" w:name="_Toc124762560"/>
      <w:bookmarkStart w:id="290" w:name="_Toc125120986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</w:p>
    <w:p w14:paraId="06337701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91" w:name="_Toc91574564"/>
      <w:bookmarkStart w:id="292" w:name="_Toc91574829"/>
      <w:bookmarkStart w:id="293" w:name="_Toc91947648"/>
      <w:bookmarkStart w:id="294" w:name="_Toc92103392"/>
      <w:bookmarkStart w:id="295" w:name="_Toc92138801"/>
      <w:bookmarkStart w:id="296" w:name="_Toc92740153"/>
      <w:bookmarkStart w:id="297" w:name="_Toc92740239"/>
      <w:bookmarkStart w:id="298" w:name="_Toc92740326"/>
      <w:bookmarkStart w:id="299" w:name="_Toc92740413"/>
      <w:bookmarkStart w:id="300" w:name="_Toc92776555"/>
      <w:bookmarkStart w:id="301" w:name="_Toc92873904"/>
      <w:bookmarkStart w:id="302" w:name="_Toc92874315"/>
      <w:bookmarkStart w:id="303" w:name="_Toc92874666"/>
      <w:bookmarkStart w:id="304" w:name="_Toc92921134"/>
      <w:bookmarkStart w:id="305" w:name="_Toc92921233"/>
      <w:bookmarkStart w:id="306" w:name="_Toc92958282"/>
      <w:bookmarkStart w:id="307" w:name="_Toc92963753"/>
      <w:bookmarkStart w:id="308" w:name="_Toc92965099"/>
      <w:bookmarkStart w:id="309" w:name="_Toc92966228"/>
      <w:bookmarkStart w:id="310" w:name="_Toc92999829"/>
      <w:bookmarkStart w:id="311" w:name="_Toc93003743"/>
      <w:bookmarkStart w:id="312" w:name="_Toc93004071"/>
      <w:bookmarkStart w:id="313" w:name="_Toc93046864"/>
      <w:bookmarkStart w:id="314" w:name="_Toc93046958"/>
      <w:bookmarkStart w:id="315" w:name="_Toc93057638"/>
      <w:bookmarkStart w:id="316" w:name="_Toc117378161"/>
      <w:bookmarkStart w:id="317" w:name="_Toc124150834"/>
      <w:bookmarkStart w:id="318" w:name="_Toc124168070"/>
      <w:bookmarkStart w:id="319" w:name="_Toc124173603"/>
      <w:bookmarkStart w:id="320" w:name="_Toc124175163"/>
      <w:bookmarkStart w:id="321" w:name="_Toc124410786"/>
      <w:bookmarkStart w:id="322" w:name="_Toc124762395"/>
      <w:bookmarkStart w:id="323" w:name="_Toc124762561"/>
      <w:bookmarkStart w:id="324" w:name="_Toc125120987"/>
      <w:bookmarkStart w:id="325" w:name="_Toc9142638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</w:p>
    <w:p w14:paraId="7F0919FD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26" w:name="_Toc92740154"/>
      <w:bookmarkStart w:id="327" w:name="_Toc92740240"/>
      <w:bookmarkStart w:id="328" w:name="_Toc92740327"/>
      <w:bookmarkStart w:id="329" w:name="_Toc92740414"/>
      <w:bookmarkStart w:id="330" w:name="_Toc92776556"/>
      <w:bookmarkStart w:id="331" w:name="_Toc92873905"/>
      <w:bookmarkStart w:id="332" w:name="_Toc92874316"/>
      <w:bookmarkStart w:id="333" w:name="_Toc92874667"/>
      <w:bookmarkStart w:id="334" w:name="_Toc92921135"/>
      <w:bookmarkStart w:id="335" w:name="_Toc92921234"/>
      <w:bookmarkStart w:id="336" w:name="_Toc92958283"/>
      <w:bookmarkStart w:id="337" w:name="_Toc92963754"/>
      <w:bookmarkStart w:id="338" w:name="_Toc92965100"/>
      <w:bookmarkStart w:id="339" w:name="_Toc92966229"/>
      <w:bookmarkStart w:id="340" w:name="_Toc92999830"/>
      <w:bookmarkStart w:id="341" w:name="_Toc93003744"/>
      <w:bookmarkStart w:id="342" w:name="_Toc93004072"/>
      <w:bookmarkStart w:id="343" w:name="_Toc93046865"/>
      <w:bookmarkStart w:id="344" w:name="_Toc93046959"/>
      <w:bookmarkStart w:id="345" w:name="_Toc93057639"/>
      <w:bookmarkStart w:id="346" w:name="_Toc117378162"/>
      <w:bookmarkStart w:id="347" w:name="_Toc124150835"/>
      <w:bookmarkStart w:id="348" w:name="_Toc124168071"/>
      <w:bookmarkStart w:id="349" w:name="_Toc124173604"/>
      <w:bookmarkStart w:id="350" w:name="_Toc124175164"/>
      <w:bookmarkStart w:id="351" w:name="_Toc124410787"/>
      <w:bookmarkStart w:id="352" w:name="_Toc124762396"/>
      <w:bookmarkStart w:id="353" w:name="_Toc124762562"/>
      <w:bookmarkStart w:id="354" w:name="_Toc125120988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</w:p>
    <w:p w14:paraId="25566AC5" w14:textId="77777777" w:rsidR="00AB6465" w:rsidRPr="006F4FE6" w:rsidRDefault="00AB6465">
      <w:pPr>
        <w:pStyle w:val="ListParagraph"/>
        <w:keepNext/>
        <w:keepLines/>
        <w:numPr>
          <w:ilvl w:val="1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55" w:name="_Toc92740155"/>
      <w:bookmarkStart w:id="356" w:name="_Toc92740241"/>
      <w:bookmarkStart w:id="357" w:name="_Toc92740328"/>
      <w:bookmarkStart w:id="358" w:name="_Toc92740415"/>
      <w:bookmarkStart w:id="359" w:name="_Toc92776557"/>
      <w:bookmarkStart w:id="360" w:name="_Toc92873906"/>
      <w:bookmarkStart w:id="361" w:name="_Toc92874317"/>
      <w:bookmarkStart w:id="362" w:name="_Toc92874668"/>
      <w:bookmarkStart w:id="363" w:name="_Toc92921136"/>
      <w:bookmarkStart w:id="364" w:name="_Toc92921235"/>
      <w:bookmarkStart w:id="365" w:name="_Toc92958284"/>
      <w:bookmarkStart w:id="366" w:name="_Toc92963755"/>
      <w:bookmarkStart w:id="367" w:name="_Toc92965101"/>
      <w:bookmarkStart w:id="368" w:name="_Toc92966230"/>
      <w:bookmarkStart w:id="369" w:name="_Toc92999831"/>
      <w:bookmarkStart w:id="370" w:name="_Toc93003745"/>
      <w:bookmarkStart w:id="371" w:name="_Toc93004073"/>
      <w:bookmarkStart w:id="372" w:name="_Toc93046866"/>
      <w:bookmarkStart w:id="373" w:name="_Toc93046960"/>
      <w:bookmarkStart w:id="374" w:name="_Toc93057640"/>
      <w:bookmarkStart w:id="375" w:name="_Toc117378163"/>
      <w:bookmarkStart w:id="376" w:name="_Toc124150836"/>
      <w:bookmarkStart w:id="377" w:name="_Toc124168072"/>
      <w:bookmarkStart w:id="378" w:name="_Toc124173605"/>
      <w:bookmarkStart w:id="379" w:name="_Toc124175165"/>
      <w:bookmarkStart w:id="380" w:name="_Toc124410788"/>
      <w:bookmarkStart w:id="381" w:name="_Toc124762397"/>
      <w:bookmarkStart w:id="382" w:name="_Toc124762563"/>
      <w:bookmarkStart w:id="383" w:name="_Toc125120989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</w:p>
    <w:p w14:paraId="260906F6" w14:textId="17001B46" w:rsidR="00295603" w:rsidRPr="006F4FE6" w:rsidRDefault="00E138AA">
      <w:pPr>
        <w:pStyle w:val="Heading2"/>
        <w:numPr>
          <w:ilvl w:val="1"/>
          <w:numId w:val="8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84" w:name="_Toc93057641"/>
      <w:bookmarkStart w:id="385" w:name="_Toc125120990"/>
      <w:proofErr w:type="spellStart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Kegi</w:t>
      </w:r>
      <w:r w:rsidR="00B37F8C" w:rsidRPr="006F4FE6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tan</w:t>
      </w:r>
      <w:proofErr w:type="spellEnd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bookmarkEnd w:id="325"/>
      <w:bookmarkEnd w:id="384"/>
      <w:r w:rsidR="00556182">
        <w:rPr>
          <w:rFonts w:ascii="Times New Roman" w:hAnsi="Times New Roman" w:cs="Times New Roman"/>
          <w:b/>
          <w:color w:val="auto"/>
          <w:sz w:val="24"/>
          <w:szCs w:val="24"/>
        </w:rPr>
        <w:t>PT ODISYS INDONESIA</w:t>
      </w:r>
      <w:bookmarkEnd w:id="385"/>
    </w:p>
    <w:p w14:paraId="52F719D7" w14:textId="2320070E" w:rsidR="00295E53" w:rsidRDefault="00C62180" w:rsidP="0037691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</w:t>
      </w:r>
      <w:r w:rsidR="00EF1E2E">
        <w:rPr>
          <w:rFonts w:ascii="Times New Roman" w:hAnsi="Times New Roman" w:cs="Times New Roman"/>
          <w:sz w:val="24"/>
          <w:szCs w:val="24"/>
        </w:rPr>
        <w:t>rikut</w:t>
      </w:r>
      <w:proofErr w:type="spellEnd"/>
      <w:r w:rsidR="00EF1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E2E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EF1E2E">
        <w:rPr>
          <w:rFonts w:ascii="Times New Roman" w:hAnsi="Times New Roman" w:cs="Times New Roman"/>
          <w:sz w:val="24"/>
          <w:szCs w:val="24"/>
        </w:rPr>
        <w:t xml:space="preserve"> di salah </w:t>
      </w:r>
      <w:proofErr w:type="spellStart"/>
      <w:r w:rsidR="00EF1E2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EF1E2E">
        <w:rPr>
          <w:rFonts w:ascii="Times New Roman" w:hAnsi="Times New Roman" w:cs="Times New Roman"/>
          <w:sz w:val="24"/>
          <w:szCs w:val="24"/>
        </w:rPr>
        <w:t xml:space="preserve"> </w:t>
      </w:r>
      <w:r w:rsidR="00EF1E2E" w:rsidRPr="00EF1E2E">
        <w:rPr>
          <w:rFonts w:ascii="Times New Roman" w:hAnsi="Times New Roman" w:cs="Times New Roman"/>
          <w:i/>
          <w:iCs/>
          <w:sz w:val="24"/>
          <w:szCs w:val="24"/>
        </w:rPr>
        <w:t>workshop</w:t>
      </w:r>
      <w:r w:rsidR="00EF1E2E">
        <w:rPr>
          <w:rFonts w:ascii="Times New Roman" w:hAnsi="Times New Roman" w:cs="Times New Roman"/>
          <w:sz w:val="24"/>
          <w:szCs w:val="24"/>
        </w:rPr>
        <w:t xml:space="preserve"> PT ODISYS INDONESIA yang </w:t>
      </w:r>
      <w:proofErr w:type="spellStart"/>
      <w:r w:rsidR="00EF1E2E">
        <w:rPr>
          <w:rFonts w:ascii="Times New Roman" w:hAnsi="Times New Roman" w:cs="Times New Roman"/>
          <w:sz w:val="24"/>
          <w:szCs w:val="24"/>
        </w:rPr>
        <w:t>beralamat</w:t>
      </w:r>
      <w:proofErr w:type="spellEnd"/>
      <w:r w:rsidR="00EF1E2E">
        <w:rPr>
          <w:rFonts w:ascii="Times New Roman" w:hAnsi="Times New Roman" w:cs="Times New Roman"/>
          <w:sz w:val="24"/>
          <w:szCs w:val="24"/>
        </w:rPr>
        <w:t xml:space="preserve"> di  </w:t>
      </w:r>
      <w:r w:rsidR="00EF1E2E">
        <w:rPr>
          <w:rFonts w:ascii="Times New Roman" w:hAnsi="Times New Roman" w:cs="Times New Roman"/>
          <w:sz w:val="24"/>
          <w:szCs w:val="24"/>
        </w:rPr>
        <w:t>Ruko RSN 2 Grand Galaxy City No 66</w:t>
      </w:r>
      <w:r w:rsidR="00EF1E2E" w:rsidRPr="000A0BCE">
        <w:rPr>
          <w:rFonts w:ascii="Times New Roman" w:hAnsi="Times New Roman" w:cs="Times New Roman"/>
          <w:sz w:val="24"/>
          <w:szCs w:val="24"/>
        </w:rPr>
        <w:t>, Kota</w:t>
      </w:r>
      <w:r w:rsidR="00EF1E2E">
        <w:rPr>
          <w:rFonts w:ascii="Times New Roman" w:hAnsi="Times New Roman" w:cs="Times New Roman"/>
          <w:sz w:val="24"/>
          <w:szCs w:val="24"/>
        </w:rPr>
        <w:t xml:space="preserve"> Bekasi</w:t>
      </w:r>
      <w:r w:rsidR="00EF1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E2E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EF1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1E2E">
        <w:rPr>
          <w:rFonts w:ascii="Times New Roman" w:hAnsi="Times New Roman" w:cs="Times New Roman"/>
          <w:sz w:val="24"/>
          <w:szCs w:val="24"/>
        </w:rPr>
        <w:t>harinya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73"/>
        <w:gridCol w:w="1376"/>
        <w:gridCol w:w="1616"/>
        <w:gridCol w:w="2389"/>
      </w:tblGrid>
      <w:tr w:rsidR="005937BA" w14:paraId="666240C0" w14:textId="77777777" w:rsidTr="00B61308">
        <w:tc>
          <w:tcPr>
            <w:tcW w:w="573" w:type="dxa"/>
          </w:tcPr>
          <w:p w14:paraId="5905170D" w14:textId="281CC059" w:rsidR="005937BA" w:rsidRDefault="005937BA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376" w:type="dxa"/>
          </w:tcPr>
          <w:p w14:paraId="33523EF1" w14:textId="18AF7FE4" w:rsidR="005937BA" w:rsidRDefault="005937BA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1616" w:type="dxa"/>
          </w:tcPr>
          <w:p w14:paraId="754568A2" w14:textId="78475033" w:rsidR="005937BA" w:rsidRDefault="005937BA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2389" w:type="dxa"/>
          </w:tcPr>
          <w:p w14:paraId="02CBFAD4" w14:textId="22761DB2" w:rsidR="005937BA" w:rsidRDefault="005937BA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5937BA" w14:paraId="2549A811" w14:textId="77777777" w:rsidTr="00B61308">
        <w:tc>
          <w:tcPr>
            <w:tcW w:w="573" w:type="dxa"/>
          </w:tcPr>
          <w:p w14:paraId="625AE642" w14:textId="383727B8" w:rsidR="005937BA" w:rsidRDefault="005937BA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76" w:type="dxa"/>
          </w:tcPr>
          <w:p w14:paraId="54406105" w14:textId="16073314" w:rsidR="005937BA" w:rsidRDefault="005937BA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bsensi</w:t>
            </w:r>
            <w:proofErr w:type="spellEnd"/>
          </w:p>
        </w:tc>
        <w:tc>
          <w:tcPr>
            <w:tcW w:w="1616" w:type="dxa"/>
          </w:tcPr>
          <w:p w14:paraId="1FB6B1A0" w14:textId="77777777" w:rsidR="005937BA" w:rsidRDefault="005937BA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-Jumat</w:t>
            </w:r>
            <w:proofErr w:type="spellEnd"/>
          </w:p>
          <w:p w14:paraId="44D6DE00" w14:textId="5BAF1BE0" w:rsidR="005937BA" w:rsidRDefault="005937BA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(09.00 – 09.30 WIB)</w:t>
            </w:r>
          </w:p>
        </w:tc>
        <w:tc>
          <w:tcPr>
            <w:tcW w:w="2389" w:type="dxa"/>
          </w:tcPr>
          <w:p w14:paraId="020F7009" w14:textId="194BEE15" w:rsidR="005937BA" w:rsidRPr="005937BA" w:rsidRDefault="005937BA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bsen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nli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elur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aryaw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staff  PT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DISYS INDONESIA</w:t>
            </w:r>
          </w:p>
        </w:tc>
      </w:tr>
    </w:tbl>
    <w:p w14:paraId="2DE92579" w14:textId="77777777" w:rsidR="00FC412B" w:rsidRPr="006F4FE6" w:rsidRDefault="00FC412B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35C732" w14:textId="77777777" w:rsidR="00AB6465" w:rsidRPr="006F4FE6" w:rsidRDefault="00AB6465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86" w:name="_Toc92740157"/>
      <w:bookmarkStart w:id="387" w:name="_Toc92740243"/>
      <w:bookmarkStart w:id="388" w:name="_Toc92740330"/>
      <w:bookmarkStart w:id="389" w:name="_Toc92740417"/>
      <w:bookmarkStart w:id="390" w:name="_Toc92776559"/>
      <w:bookmarkStart w:id="391" w:name="_Toc92873908"/>
      <w:bookmarkStart w:id="392" w:name="_Toc92874319"/>
      <w:bookmarkStart w:id="393" w:name="_Toc92874670"/>
      <w:bookmarkStart w:id="394" w:name="_Toc92921138"/>
      <w:bookmarkStart w:id="395" w:name="_Toc92921237"/>
      <w:bookmarkStart w:id="396" w:name="_Toc92958286"/>
      <w:bookmarkStart w:id="397" w:name="_Toc92963757"/>
      <w:bookmarkStart w:id="398" w:name="_Toc92965103"/>
      <w:bookmarkStart w:id="399" w:name="_Toc92966232"/>
      <w:bookmarkStart w:id="400" w:name="_Toc92999833"/>
      <w:bookmarkStart w:id="401" w:name="_Toc93003747"/>
      <w:bookmarkStart w:id="402" w:name="_Toc93004075"/>
      <w:bookmarkStart w:id="403" w:name="_Toc93046868"/>
      <w:bookmarkStart w:id="404" w:name="_Toc93046962"/>
      <w:bookmarkStart w:id="405" w:name="_Toc93057642"/>
      <w:bookmarkStart w:id="406" w:name="_Toc117378165"/>
      <w:bookmarkStart w:id="407" w:name="_Toc124150838"/>
      <w:bookmarkStart w:id="408" w:name="_Toc124168074"/>
      <w:bookmarkStart w:id="409" w:name="_Toc124173607"/>
      <w:bookmarkStart w:id="410" w:name="_Toc124175167"/>
      <w:bookmarkStart w:id="411" w:name="_Toc124410790"/>
      <w:bookmarkStart w:id="412" w:name="_Toc124762399"/>
      <w:bookmarkStart w:id="413" w:name="_Toc124762565"/>
      <w:bookmarkStart w:id="414" w:name="_Toc125120991"/>
      <w:bookmarkStart w:id="415" w:name="_Toc91426381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</w:p>
    <w:p w14:paraId="553E7763" w14:textId="17D25623" w:rsidR="00F57E9A" w:rsidRDefault="00E138AA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16" w:name="_Toc93057643"/>
      <w:bookmarkStart w:id="417" w:name="_Toc125120992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truktu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Organisasi</w:t>
      </w:r>
      <w:proofErr w:type="spellEnd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415"/>
      <w:bookmarkEnd w:id="416"/>
      <w:r w:rsidR="00404463">
        <w:rPr>
          <w:rFonts w:ascii="Times New Roman" w:hAnsi="Times New Roman" w:cs="Times New Roman"/>
          <w:b/>
          <w:bCs/>
          <w:color w:val="auto"/>
          <w:sz w:val="24"/>
          <w:szCs w:val="24"/>
        </w:rPr>
        <w:t>PT ODISYS INDONESIA</w:t>
      </w:r>
      <w:bookmarkEnd w:id="417"/>
    </w:p>
    <w:p w14:paraId="7AD98D46" w14:textId="6EBFE48A" w:rsidR="00295E53" w:rsidRDefault="005A390C" w:rsidP="005A390C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</w:t>
      </w:r>
      <w:r w:rsidR="00404463">
        <w:rPr>
          <w:rFonts w:ascii="Times New Roman" w:hAnsi="Times New Roman" w:cs="Times New Roman"/>
          <w:sz w:val="24"/>
          <w:szCs w:val="24"/>
        </w:rPr>
        <w:t xml:space="preserve">T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</w:p>
    <w:p w14:paraId="5BABC932" w14:textId="5629224F" w:rsidR="005A390C" w:rsidRDefault="008A1100" w:rsidP="005A390C">
      <w:pPr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B0B0E4B" wp14:editId="7187FAC0">
            <wp:extent cx="4259580" cy="2670810"/>
            <wp:effectExtent l="19050" t="19050" r="26670" b="1524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776" cy="2671560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3161A47" w14:textId="539A593D" w:rsidR="00245115" w:rsidRPr="00924A5C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</w:pPr>
      <w:bookmarkStart w:id="418" w:name="_Toc124175204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D55BEC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2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truktur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rganisasi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PT</w:t>
      </w:r>
      <w:bookmarkEnd w:id="418"/>
    </w:p>
    <w:p w14:paraId="201A97C7" w14:textId="44F9CDD8" w:rsidR="005A390C" w:rsidRDefault="005A390C" w:rsidP="005A390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C02A01" w14:textId="6F046CB0" w:rsidR="005A390C" w:rsidRDefault="00B61308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omisa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B61308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Kamus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Bahasa Indonesia (KBBI),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komisaris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pemegang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pengurus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perkumpulan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perseroan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61308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B61308">
        <w:rPr>
          <w:rFonts w:ascii="Times New Roman" w:hAnsi="Times New Roman" w:cs="Times New Roman"/>
          <w:sz w:val="24"/>
          <w:szCs w:val="24"/>
        </w:rPr>
        <w:t>.</w:t>
      </w:r>
    </w:p>
    <w:p w14:paraId="17CA9BEB" w14:textId="287005DD" w:rsidR="00074B65" w:rsidRDefault="00396D88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re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rganisir</w:t>
      </w:r>
      <w:proofErr w:type="spellEnd"/>
      <w:r w:rsidR="002F41C6">
        <w:rPr>
          <w:rFonts w:ascii="Times New Roman" w:hAnsi="Times New Roman" w:cs="Times New Roman"/>
          <w:sz w:val="24"/>
          <w:szCs w:val="24"/>
        </w:rPr>
        <w:t xml:space="preserve">, Menyusun strategi </w:t>
      </w:r>
      <w:proofErr w:type="spellStart"/>
      <w:r w:rsidR="002F41C6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2F41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F41C6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2F41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F41C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2F41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F41C6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="002F41C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2F41C6">
        <w:rPr>
          <w:rFonts w:ascii="Times New Roman" w:hAnsi="Times New Roman" w:cs="Times New Roman"/>
          <w:sz w:val="24"/>
          <w:szCs w:val="24"/>
        </w:rPr>
        <w:t>mengadakan</w:t>
      </w:r>
      <w:proofErr w:type="spellEnd"/>
      <w:r w:rsidR="002F41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F41C6">
        <w:rPr>
          <w:rFonts w:ascii="Times New Roman" w:hAnsi="Times New Roman" w:cs="Times New Roman"/>
          <w:sz w:val="24"/>
          <w:szCs w:val="24"/>
        </w:rPr>
        <w:t>rapat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rutinan</w:t>
      </w:r>
      <w:proofErr w:type="spellEnd"/>
    </w:p>
    <w:p w14:paraId="3442A7A7" w14:textId="51F95146" w:rsidR="002F41C6" w:rsidRDefault="002F41C6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ystem Analyst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AB3C56">
        <w:rPr>
          <w:rFonts w:ascii="Times New Roman" w:hAnsi="Times New Roman" w:cs="Times New Roman"/>
          <w:sz w:val="24"/>
          <w:szCs w:val="24"/>
        </w:rPr>
        <w:t>.</w:t>
      </w:r>
    </w:p>
    <w:p w14:paraId="03ED489E" w14:textId="56FA0E09" w:rsidR="00A94073" w:rsidRPr="00A94073" w:rsidRDefault="002F41C6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ad of Web Dev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mp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l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F41C6">
        <w:rPr>
          <w:rFonts w:ascii="Times New Roman" w:hAnsi="Times New Roman" w:cs="Times New Roman"/>
          <w:i/>
          <w:iCs/>
          <w:sz w:val="24"/>
          <w:szCs w:val="24"/>
        </w:rPr>
        <w:t>web development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proofErr w:type="gramStart"/>
      <w:r w:rsidR="00A94073">
        <w:rPr>
          <w:rFonts w:ascii="Times New Roman" w:hAnsi="Times New Roman" w:cs="Times New Roman"/>
          <w:sz w:val="24"/>
          <w:szCs w:val="24"/>
        </w:rPr>
        <w:t>menerjemahkan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proofErr w:type="gram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r w:rsidR="00AB3C56">
        <w:rPr>
          <w:rFonts w:ascii="Times New Roman" w:hAnsi="Times New Roman" w:cs="Times New Roman"/>
          <w:sz w:val="24"/>
          <w:szCs w:val="24"/>
        </w:rPr>
        <w:t xml:space="preserve">web </w:t>
      </w:r>
      <w:r w:rsidR="00A94073" w:rsidRPr="00A94073">
        <w:rPr>
          <w:rFonts w:ascii="Times New Roman" w:hAnsi="Times New Roman" w:cs="Times New Roman"/>
          <w:i/>
          <w:iCs/>
          <w:sz w:val="24"/>
          <w:szCs w:val="24"/>
        </w:rPr>
        <w:t>development</w:t>
      </w:r>
      <w:r w:rsidR="00A94073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dinaikkan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memimpin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r w:rsidR="00A94073" w:rsidRPr="00A94073">
        <w:rPr>
          <w:rFonts w:ascii="Times New Roman" w:hAnsi="Times New Roman" w:cs="Times New Roman"/>
          <w:i/>
          <w:iCs/>
          <w:sz w:val="24"/>
          <w:szCs w:val="24"/>
        </w:rPr>
        <w:t>User Acceptance Testing</w:t>
      </w:r>
      <w:r w:rsidR="00A94073">
        <w:rPr>
          <w:rFonts w:ascii="Times New Roman" w:hAnsi="Times New Roman" w:cs="Times New Roman"/>
          <w:sz w:val="24"/>
          <w:szCs w:val="24"/>
        </w:rPr>
        <w:t xml:space="preserve"> (</w:t>
      </w:r>
      <w:r w:rsidR="00A94073" w:rsidRPr="00A94073">
        <w:rPr>
          <w:rFonts w:ascii="Times New Roman" w:hAnsi="Times New Roman" w:cs="Times New Roman"/>
          <w:i/>
          <w:iCs/>
          <w:sz w:val="24"/>
          <w:szCs w:val="24"/>
        </w:rPr>
        <w:t>UAT</w:t>
      </w:r>
      <w:r w:rsidR="00A94073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="00A94073" w:rsidRPr="00A9407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A940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4073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AB3C56">
        <w:rPr>
          <w:rFonts w:ascii="Times New Roman" w:hAnsi="Times New Roman" w:cs="Times New Roman"/>
          <w:sz w:val="24"/>
          <w:szCs w:val="24"/>
        </w:rPr>
        <w:t>.</w:t>
      </w:r>
    </w:p>
    <w:p w14:paraId="3ED6775C" w14:textId="0BCE9722" w:rsidR="002F41C6" w:rsidRPr="00AB3C56" w:rsidRDefault="00A94073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Head of DevOps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ra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ontai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tomati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lep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B3C56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AB3C56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="00AB3C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C56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="00AB3C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C56" w:rsidRPr="00AB3C56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AB3C56" w:rsidRPr="00AB3C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C56" w:rsidRPr="00AB3C56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AB3C56" w:rsidRPr="00AB3C5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B3C56" w:rsidRPr="00AB3C56">
        <w:rPr>
          <w:rFonts w:ascii="Times New Roman" w:hAnsi="Times New Roman" w:cs="Times New Roman"/>
          <w:sz w:val="24"/>
          <w:szCs w:val="24"/>
        </w:rPr>
        <w:t>pembaruan</w:t>
      </w:r>
      <w:proofErr w:type="spellEnd"/>
      <w:r w:rsidR="00AB3C56" w:rsidRPr="00AB3C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C56" w:rsidRPr="00AB3C56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AB3C56" w:rsidRPr="00AB3C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C56" w:rsidRPr="00AB3C56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AB3C56" w:rsidRPr="00AB3C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C56" w:rsidRPr="00AB3C5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AB3C56" w:rsidRPr="00AB3C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3C56">
        <w:rPr>
          <w:rFonts w:ascii="Times New Roman" w:hAnsi="Times New Roman" w:cs="Times New Roman"/>
          <w:sz w:val="24"/>
          <w:szCs w:val="24"/>
        </w:rPr>
        <w:t>kontinu</w:t>
      </w:r>
      <w:proofErr w:type="spellEnd"/>
      <w:r w:rsidR="00AB3C56" w:rsidRPr="00AB3C56">
        <w:rPr>
          <w:rFonts w:ascii="Times New Roman" w:hAnsi="Times New Roman" w:cs="Times New Roman"/>
          <w:sz w:val="24"/>
          <w:szCs w:val="24"/>
        </w:rPr>
        <w:t>.</w:t>
      </w:r>
    </w:p>
    <w:p w14:paraId="0F88AD46" w14:textId="64AFDABF" w:rsidR="00AB3C56" w:rsidRPr="00AB3C56" w:rsidRDefault="00AB3C56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ad of Mobile Dev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mp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l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unt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bile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jem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mobile develope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nju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mp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94073">
        <w:rPr>
          <w:rFonts w:ascii="Times New Roman" w:hAnsi="Times New Roman" w:cs="Times New Roman"/>
          <w:i/>
          <w:iCs/>
          <w:sz w:val="24"/>
          <w:szCs w:val="24"/>
        </w:rPr>
        <w:t>User Acceptance Testing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A94073">
        <w:rPr>
          <w:rFonts w:ascii="Times New Roman" w:hAnsi="Times New Roman" w:cs="Times New Roman"/>
          <w:i/>
          <w:iCs/>
          <w:sz w:val="24"/>
          <w:szCs w:val="24"/>
        </w:rPr>
        <w:t>UAT</w:t>
      </w:r>
      <w:r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A9407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967B5F1" w14:textId="78164924" w:rsidR="00AB3C56" w:rsidRPr="00FE6407" w:rsidRDefault="00AB3C56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ad of Support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ub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-oran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B3C56">
        <w:rPr>
          <w:rFonts w:ascii="Times New Roman" w:hAnsi="Times New Roman" w:cs="Times New Roman"/>
          <w:i/>
          <w:iCs/>
          <w:sz w:val="24"/>
          <w:szCs w:val="24"/>
        </w:rPr>
        <w:t>development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</w:t>
      </w:r>
      <w:r w:rsidR="00FE6407">
        <w:rPr>
          <w:rFonts w:ascii="Times New Roman" w:hAnsi="Times New Roman" w:cs="Times New Roman"/>
          <w:sz w:val="24"/>
          <w:szCs w:val="24"/>
        </w:rPr>
        <w:t>akukan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r w:rsidR="00FE6407">
        <w:rPr>
          <w:rFonts w:ascii="Times New Roman" w:hAnsi="Times New Roman" w:cs="Times New Roman"/>
          <w:i/>
          <w:iCs/>
          <w:sz w:val="24"/>
          <w:szCs w:val="24"/>
        </w:rPr>
        <w:t xml:space="preserve">ticketing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yang pada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dimilliki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masukkan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dibenahi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Kembali oleh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r w:rsidR="00FE6407">
        <w:rPr>
          <w:rFonts w:ascii="Times New Roman" w:hAnsi="Times New Roman" w:cs="Times New Roman"/>
          <w:i/>
          <w:iCs/>
          <w:sz w:val="24"/>
          <w:szCs w:val="24"/>
        </w:rPr>
        <w:t xml:space="preserve">development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kemudahan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6407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="00FE6407">
        <w:rPr>
          <w:rFonts w:ascii="Times New Roman" w:hAnsi="Times New Roman" w:cs="Times New Roman"/>
          <w:sz w:val="24"/>
          <w:szCs w:val="24"/>
        </w:rPr>
        <w:t xml:space="preserve"> </w:t>
      </w:r>
      <w:r w:rsidR="00FE6407">
        <w:rPr>
          <w:rFonts w:ascii="Times New Roman" w:hAnsi="Times New Roman" w:cs="Times New Roman"/>
          <w:i/>
          <w:iCs/>
          <w:sz w:val="24"/>
          <w:szCs w:val="24"/>
        </w:rPr>
        <w:t>development.</w:t>
      </w:r>
    </w:p>
    <w:p w14:paraId="7170AC61" w14:textId="5F4867FD" w:rsidR="00FE6407" w:rsidRPr="00AB3C56" w:rsidRDefault="00FE6407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ad of GA &amp; Administration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memelih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gaw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l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ca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896E8A8" w14:textId="26A7A5D5" w:rsidR="009827A0" w:rsidRPr="00FC412B" w:rsidRDefault="009827A0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386008" w14:textId="3978D862" w:rsidR="00C54CF6" w:rsidRDefault="00207069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19" w:name="_Toc93057644"/>
      <w:bookmarkStart w:id="420" w:name="_Toc125120993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Visi</w:t>
      </w:r>
      <w:proofErr w:type="spellEnd"/>
      <w:r w:rsidR="00DC221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isi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419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420"/>
    </w:p>
    <w:p w14:paraId="6C11EE7B" w14:textId="302BDC07" w:rsidR="009A4261" w:rsidRPr="009A4261" w:rsidRDefault="009A4261" w:rsidP="004D57E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A4261">
        <w:rPr>
          <w:rFonts w:ascii="Times New Roman" w:hAnsi="Times New Roman" w:cs="Times New Roman"/>
          <w:sz w:val="24"/>
          <w:szCs w:val="24"/>
        </w:rPr>
        <w:t xml:space="preserve">Adapun yang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A426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321DA3F6" w14:textId="1E532159" w:rsidR="00183FE1" w:rsidRDefault="002B3645" w:rsidP="00183FE1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21" w:name="_Toc91426383"/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="009A4261" w:rsidRPr="009A4261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</w:t>
      </w:r>
      <w:r w:rsidR="00183FE1">
        <w:rPr>
          <w:rFonts w:ascii="Times New Roman" w:hAnsi="Times New Roman" w:cs="Times New Roman"/>
          <w:sz w:val="24"/>
          <w:szCs w:val="24"/>
        </w:rPr>
        <w:t>A</w:t>
      </w:r>
    </w:p>
    <w:p w14:paraId="763317AA" w14:textId="6FB59E81" w:rsidR="00183FE1" w:rsidRPr="00183FE1" w:rsidRDefault="00822CCB" w:rsidP="00183FE1">
      <w:pPr>
        <w:pStyle w:val="ListParagraph"/>
        <w:numPr>
          <w:ilvl w:val="1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Penyedia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Solusi IT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822CCB">
        <w:rPr>
          <w:rFonts w:ascii="Times New Roman" w:hAnsi="Times New Roman" w:cs="Times New Roman"/>
          <w:sz w:val="24"/>
          <w:szCs w:val="24"/>
        </w:rPr>
        <w:t>argo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>.</w:t>
      </w:r>
    </w:p>
    <w:p w14:paraId="1C53DF46" w14:textId="2F978FA7" w:rsidR="001C687C" w:rsidRDefault="009A4261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</w:p>
    <w:p w14:paraId="646EBBD4" w14:textId="1685BB03" w:rsidR="00822CCB" w:rsidRDefault="00822CCB" w:rsidP="00822CCB">
      <w:pPr>
        <w:pStyle w:val="ListParagraph"/>
        <w:numPr>
          <w:ilvl w:val="1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>.</w:t>
      </w:r>
    </w:p>
    <w:p w14:paraId="23642C0C" w14:textId="39A2DCDD" w:rsidR="00822CCB" w:rsidRDefault="00822CCB" w:rsidP="00822CCB">
      <w:pPr>
        <w:pStyle w:val="ListParagraph"/>
        <w:numPr>
          <w:ilvl w:val="1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produk-produk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7FFCE3F" w14:textId="3218A658" w:rsidR="00822CCB" w:rsidRPr="009A4261" w:rsidRDefault="00822CCB" w:rsidP="00822CCB">
      <w:pPr>
        <w:pStyle w:val="ListParagraph"/>
        <w:numPr>
          <w:ilvl w:val="1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22CCB">
        <w:rPr>
          <w:rFonts w:ascii="Times New Roman" w:hAnsi="Times New Roman" w:cs="Times New Roman"/>
          <w:sz w:val="24"/>
          <w:szCs w:val="24"/>
        </w:rPr>
        <w:lastRenderedPageBreak/>
        <w:t>Menyediak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22CCB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822CCB">
        <w:rPr>
          <w:rFonts w:ascii="Times New Roman" w:hAnsi="Times New Roman" w:cs="Times New Roman"/>
          <w:sz w:val="24"/>
          <w:szCs w:val="24"/>
        </w:rPr>
        <w:t>.</w:t>
      </w:r>
    </w:p>
    <w:p w14:paraId="4F1C6984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22" w:name="_Toc124150841"/>
      <w:bookmarkStart w:id="423" w:name="_Toc124168077"/>
      <w:bookmarkStart w:id="424" w:name="_Toc124173610"/>
      <w:bookmarkStart w:id="425" w:name="_Toc124175170"/>
      <w:bookmarkStart w:id="426" w:name="_Toc124410793"/>
      <w:bookmarkStart w:id="427" w:name="_Toc124762402"/>
      <w:bookmarkStart w:id="428" w:name="_Toc124762568"/>
      <w:bookmarkStart w:id="429" w:name="_Toc125120994"/>
      <w:bookmarkStart w:id="430" w:name="_Toc93057645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</w:p>
    <w:p w14:paraId="3F1D849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31" w:name="_Toc124150842"/>
      <w:bookmarkStart w:id="432" w:name="_Toc124168078"/>
      <w:bookmarkStart w:id="433" w:name="_Toc124173611"/>
      <w:bookmarkStart w:id="434" w:name="_Toc124175171"/>
      <w:bookmarkStart w:id="435" w:name="_Toc124410794"/>
      <w:bookmarkStart w:id="436" w:name="_Toc124762403"/>
      <w:bookmarkStart w:id="437" w:name="_Toc124762569"/>
      <w:bookmarkStart w:id="438" w:name="_Toc125120995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</w:p>
    <w:p w14:paraId="3C66B265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39" w:name="_Toc124150843"/>
      <w:bookmarkStart w:id="440" w:name="_Toc124168079"/>
      <w:bookmarkStart w:id="441" w:name="_Toc124173612"/>
      <w:bookmarkStart w:id="442" w:name="_Toc124175172"/>
      <w:bookmarkStart w:id="443" w:name="_Toc124410795"/>
      <w:bookmarkStart w:id="444" w:name="_Toc124762404"/>
      <w:bookmarkStart w:id="445" w:name="_Toc124762570"/>
      <w:bookmarkStart w:id="446" w:name="_Toc125120996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</w:p>
    <w:p w14:paraId="28497AD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47" w:name="_Toc124150844"/>
      <w:bookmarkStart w:id="448" w:name="_Toc124168080"/>
      <w:bookmarkStart w:id="449" w:name="_Toc124173613"/>
      <w:bookmarkStart w:id="450" w:name="_Toc124175173"/>
      <w:bookmarkStart w:id="451" w:name="_Toc124410796"/>
      <w:bookmarkStart w:id="452" w:name="_Toc124762405"/>
      <w:bookmarkStart w:id="453" w:name="_Toc124762571"/>
      <w:bookmarkStart w:id="454" w:name="_Toc125120997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</w:p>
    <w:p w14:paraId="70C8EE3E" w14:textId="4AD6AA20" w:rsidR="00E138AA" w:rsidRPr="006F4FE6" w:rsidRDefault="00E138AA">
      <w:pPr>
        <w:pStyle w:val="Heading2"/>
        <w:numPr>
          <w:ilvl w:val="1"/>
          <w:numId w:val="11"/>
        </w:numPr>
        <w:spacing w:line="360" w:lineRule="auto"/>
        <w:ind w:left="432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55" w:name="_Toc125120998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istem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421"/>
      <w:bookmarkEnd w:id="430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455"/>
    </w:p>
    <w:p w14:paraId="62C917BB" w14:textId="1DB35D04" w:rsidR="000D56CF" w:rsidRPr="00AB3751" w:rsidRDefault="00404463" w:rsidP="00AB3751">
      <w:pPr>
        <w:spacing w:after="0" w:line="360" w:lineRule="auto"/>
        <w:ind w:firstLine="567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456" w:name="_Toc91426384"/>
      <w:r>
        <w:rPr>
          <w:rFonts w:ascii="Times New Roman" w:hAnsi="Times New Roman" w:cs="Times New Roman"/>
          <w:bCs/>
          <w:sz w:val="24"/>
          <w:szCs w:val="24"/>
        </w:rPr>
        <w:t>PT ODISYS INDONESIA</w:t>
      </w:r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FC2EA8">
        <w:rPr>
          <w:rFonts w:ascii="Times New Roman" w:hAnsi="Times New Roman" w:cs="Times New Roman"/>
          <w:bCs/>
          <w:sz w:val="24"/>
          <w:szCs w:val="24"/>
        </w:rPr>
        <w:t>memilik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kerja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yaitu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FC2EA8">
        <w:rPr>
          <w:rFonts w:ascii="Times New Roman" w:hAnsi="Times New Roman" w:cs="Times New Roman"/>
          <w:bCs/>
          <w:sz w:val="24"/>
          <w:szCs w:val="24"/>
        </w:rPr>
        <w:t>d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Senin</w:t>
      </w:r>
      <w:proofErr w:type="spellEnd"/>
      <w:r w:rsidR="00FC2EA8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FC2EA8">
        <w:rPr>
          <w:rFonts w:ascii="Times New Roman" w:hAnsi="Times New Roman" w:cs="Times New Roman"/>
          <w:bCs/>
          <w:sz w:val="24"/>
          <w:szCs w:val="24"/>
        </w:rPr>
        <w:t>hingga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Jumat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796007">
        <w:rPr>
          <w:rFonts w:ascii="Times New Roman" w:hAnsi="Times New Roman" w:cs="Times New Roman"/>
          <w:bCs/>
          <w:sz w:val="24"/>
          <w:szCs w:val="24"/>
        </w:rPr>
        <w:t>09</w:t>
      </w:r>
      <w:r w:rsidR="00ED253F">
        <w:rPr>
          <w:rFonts w:ascii="Times New Roman" w:hAnsi="Times New Roman" w:cs="Times New Roman"/>
          <w:bCs/>
          <w:sz w:val="24"/>
          <w:szCs w:val="24"/>
        </w:rPr>
        <w:t>:</w:t>
      </w:r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00 WIB </w:t>
      </w:r>
      <w:proofErr w:type="spellStart"/>
      <w:r w:rsidR="00FC2EA8">
        <w:rPr>
          <w:rFonts w:ascii="Times New Roman" w:hAnsi="Times New Roman" w:cs="Times New Roman"/>
          <w:bCs/>
          <w:sz w:val="24"/>
          <w:szCs w:val="24"/>
        </w:rPr>
        <w:t>hingga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17</w:t>
      </w:r>
      <w:r w:rsidR="00ED253F">
        <w:rPr>
          <w:rFonts w:ascii="Times New Roman" w:hAnsi="Times New Roman" w:cs="Times New Roman"/>
          <w:bCs/>
          <w:sz w:val="24"/>
          <w:szCs w:val="24"/>
        </w:rPr>
        <w:t>:</w:t>
      </w:r>
      <w:r w:rsidR="002B3645" w:rsidRPr="008F476E">
        <w:rPr>
          <w:rFonts w:ascii="Times New Roman" w:hAnsi="Times New Roman" w:cs="Times New Roman"/>
          <w:bCs/>
          <w:sz w:val="24"/>
          <w:szCs w:val="24"/>
        </w:rPr>
        <w:t>00 WI</w:t>
      </w:r>
      <w:bookmarkStart w:id="457" w:name="_Toc91426385"/>
      <w:bookmarkEnd w:id="456"/>
      <w:r w:rsidR="000D56CF">
        <w:rPr>
          <w:rFonts w:ascii="Times New Roman" w:hAnsi="Times New Roman" w:cs="Times New Roman"/>
          <w:bCs/>
          <w:sz w:val="24"/>
          <w:szCs w:val="24"/>
        </w:rPr>
        <w:t>B</w:t>
      </w:r>
      <w:bookmarkEnd w:id="457"/>
      <w:r w:rsidR="000D56CF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283E03F9" w14:textId="77777777" w:rsidR="000D56CF" w:rsidRDefault="000D56CF" w:rsidP="000D56CF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458" w:name="_Toc125120999"/>
      <w:r w:rsidRPr="000D56CF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II</w:t>
      </w:r>
      <w:bookmarkEnd w:id="458"/>
    </w:p>
    <w:p w14:paraId="3814984C" w14:textId="77777777" w:rsidR="000D56CF" w:rsidRPr="005534CD" w:rsidRDefault="000D56CF" w:rsidP="000D56C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459" w:name="_Toc92963762"/>
      <w:bookmarkStart w:id="460" w:name="_Toc92965108"/>
      <w:bookmarkStart w:id="461" w:name="_Toc92966237"/>
      <w:r w:rsidRPr="005534CD">
        <w:rPr>
          <w:rFonts w:ascii="Times New Roman" w:hAnsi="Times New Roman" w:cs="Times New Roman"/>
          <w:b/>
          <w:bCs/>
          <w:sz w:val="28"/>
          <w:szCs w:val="28"/>
        </w:rPr>
        <w:t>HASIL PELAKSANAAN</w:t>
      </w:r>
      <w:bookmarkEnd w:id="459"/>
      <w:bookmarkEnd w:id="460"/>
      <w:bookmarkEnd w:id="461"/>
    </w:p>
    <w:p w14:paraId="0923626C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62" w:name="_Toc86745708"/>
      <w:bookmarkStart w:id="463" w:name="_Toc86746688"/>
      <w:bookmarkStart w:id="464" w:name="_Toc87531691"/>
      <w:bookmarkStart w:id="465" w:name="_Toc87532059"/>
      <w:bookmarkStart w:id="466" w:name="_Toc90993318"/>
      <w:bookmarkStart w:id="467" w:name="_Toc90993477"/>
      <w:bookmarkStart w:id="468" w:name="_Toc91425468"/>
      <w:bookmarkStart w:id="469" w:name="_Toc91426386"/>
      <w:bookmarkStart w:id="470" w:name="_Toc91426463"/>
      <w:bookmarkStart w:id="471" w:name="_Toc91426775"/>
      <w:bookmarkStart w:id="472" w:name="_Toc91426838"/>
      <w:bookmarkStart w:id="473" w:name="_Toc91426901"/>
      <w:bookmarkStart w:id="474" w:name="_Toc91427342"/>
      <w:bookmarkStart w:id="475" w:name="_Toc91427442"/>
      <w:bookmarkStart w:id="476" w:name="_Toc91574572"/>
      <w:bookmarkStart w:id="477" w:name="_Toc91574837"/>
      <w:bookmarkStart w:id="478" w:name="_Toc91947656"/>
      <w:bookmarkStart w:id="479" w:name="_Toc92103400"/>
      <w:bookmarkStart w:id="480" w:name="_Toc92138809"/>
      <w:bookmarkStart w:id="481" w:name="_Toc92740163"/>
      <w:bookmarkStart w:id="482" w:name="_Toc92740249"/>
      <w:bookmarkStart w:id="483" w:name="_Toc92740336"/>
      <w:bookmarkStart w:id="484" w:name="_Toc92740423"/>
      <w:bookmarkStart w:id="485" w:name="_Toc92776565"/>
      <w:bookmarkStart w:id="486" w:name="_Toc92873914"/>
      <w:bookmarkStart w:id="487" w:name="_Toc92874325"/>
      <w:bookmarkStart w:id="488" w:name="_Toc92874676"/>
      <w:bookmarkStart w:id="489" w:name="_Toc92921144"/>
      <w:bookmarkStart w:id="490" w:name="_Toc92921243"/>
      <w:bookmarkStart w:id="491" w:name="_Toc92958292"/>
      <w:bookmarkStart w:id="492" w:name="_Toc92963763"/>
      <w:bookmarkStart w:id="493" w:name="_Toc92965109"/>
      <w:bookmarkStart w:id="494" w:name="_Toc92966238"/>
      <w:bookmarkStart w:id="495" w:name="_Toc92999839"/>
      <w:bookmarkStart w:id="496" w:name="_Toc93003753"/>
      <w:bookmarkStart w:id="497" w:name="_Toc93004080"/>
      <w:bookmarkStart w:id="498" w:name="_Toc93046873"/>
      <w:bookmarkStart w:id="499" w:name="_Toc93046967"/>
      <w:bookmarkStart w:id="500" w:name="_Toc93057647"/>
      <w:bookmarkStart w:id="501" w:name="_Toc117378170"/>
      <w:bookmarkStart w:id="502" w:name="_Toc124150847"/>
      <w:bookmarkStart w:id="503" w:name="_Toc124168083"/>
      <w:bookmarkStart w:id="504" w:name="_Toc124173616"/>
      <w:bookmarkStart w:id="505" w:name="_Toc124175176"/>
      <w:bookmarkStart w:id="506" w:name="_Toc124410799"/>
      <w:bookmarkStart w:id="507" w:name="_Toc124762408"/>
      <w:bookmarkStart w:id="508" w:name="_Toc124762574"/>
      <w:bookmarkStart w:id="509" w:name="_Toc125121000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</w:p>
    <w:p w14:paraId="2D836F4D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10" w:name="_Toc86745709"/>
      <w:bookmarkStart w:id="511" w:name="_Toc86746689"/>
      <w:bookmarkStart w:id="512" w:name="_Toc87531692"/>
      <w:bookmarkStart w:id="513" w:name="_Toc87532060"/>
      <w:bookmarkStart w:id="514" w:name="_Toc90993319"/>
      <w:bookmarkStart w:id="515" w:name="_Toc90993478"/>
      <w:bookmarkStart w:id="516" w:name="_Toc91425469"/>
      <w:bookmarkStart w:id="517" w:name="_Toc91426387"/>
      <w:bookmarkStart w:id="518" w:name="_Toc91426464"/>
      <w:bookmarkStart w:id="519" w:name="_Toc91426776"/>
      <w:bookmarkStart w:id="520" w:name="_Toc91426839"/>
      <w:bookmarkStart w:id="521" w:name="_Toc91426902"/>
      <w:bookmarkStart w:id="522" w:name="_Toc91427343"/>
      <w:bookmarkStart w:id="523" w:name="_Toc91427443"/>
      <w:bookmarkStart w:id="524" w:name="_Toc91574573"/>
      <w:bookmarkStart w:id="525" w:name="_Toc91574838"/>
      <w:bookmarkStart w:id="526" w:name="_Toc91947657"/>
      <w:bookmarkStart w:id="527" w:name="_Toc92103401"/>
      <w:bookmarkStart w:id="528" w:name="_Toc92138810"/>
      <w:bookmarkStart w:id="529" w:name="_Toc92740164"/>
      <w:bookmarkStart w:id="530" w:name="_Toc92740250"/>
      <w:bookmarkStart w:id="531" w:name="_Toc92740337"/>
      <w:bookmarkStart w:id="532" w:name="_Toc92740424"/>
      <w:bookmarkStart w:id="533" w:name="_Toc92776566"/>
      <w:bookmarkStart w:id="534" w:name="_Toc92873915"/>
      <w:bookmarkStart w:id="535" w:name="_Toc92874326"/>
      <w:bookmarkStart w:id="536" w:name="_Toc92874677"/>
      <w:bookmarkStart w:id="537" w:name="_Toc92921145"/>
      <w:bookmarkStart w:id="538" w:name="_Toc92921244"/>
      <w:bookmarkStart w:id="539" w:name="_Toc92958293"/>
      <w:bookmarkStart w:id="540" w:name="_Toc92963764"/>
      <w:bookmarkStart w:id="541" w:name="_Toc92965110"/>
      <w:bookmarkStart w:id="542" w:name="_Toc92966239"/>
      <w:bookmarkStart w:id="543" w:name="_Toc92999840"/>
      <w:bookmarkStart w:id="544" w:name="_Toc93003754"/>
      <w:bookmarkStart w:id="545" w:name="_Toc93004081"/>
      <w:bookmarkStart w:id="546" w:name="_Toc93046874"/>
      <w:bookmarkStart w:id="547" w:name="_Toc93046968"/>
      <w:bookmarkStart w:id="548" w:name="_Toc93057648"/>
      <w:bookmarkStart w:id="549" w:name="_Toc117378171"/>
      <w:bookmarkStart w:id="550" w:name="_Toc124150848"/>
      <w:bookmarkStart w:id="551" w:name="_Toc124168084"/>
      <w:bookmarkStart w:id="552" w:name="_Toc124173617"/>
      <w:bookmarkStart w:id="553" w:name="_Toc124175177"/>
      <w:bookmarkStart w:id="554" w:name="_Toc124410800"/>
      <w:bookmarkStart w:id="555" w:name="_Toc124762409"/>
      <w:bookmarkStart w:id="556" w:name="_Toc124762575"/>
      <w:bookmarkStart w:id="557" w:name="_Toc125121001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</w:p>
    <w:p w14:paraId="26519AF1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58" w:name="_Toc86745710"/>
      <w:bookmarkStart w:id="559" w:name="_Toc86746690"/>
      <w:bookmarkStart w:id="560" w:name="_Toc87531693"/>
      <w:bookmarkStart w:id="561" w:name="_Toc87532061"/>
      <w:bookmarkStart w:id="562" w:name="_Toc90993320"/>
      <w:bookmarkStart w:id="563" w:name="_Toc90993479"/>
      <w:bookmarkStart w:id="564" w:name="_Toc91425470"/>
      <w:bookmarkStart w:id="565" w:name="_Toc91426388"/>
      <w:bookmarkStart w:id="566" w:name="_Toc91426465"/>
      <w:bookmarkStart w:id="567" w:name="_Toc91426777"/>
      <w:bookmarkStart w:id="568" w:name="_Toc91426840"/>
      <w:bookmarkStart w:id="569" w:name="_Toc91426903"/>
      <w:bookmarkStart w:id="570" w:name="_Toc91427344"/>
      <w:bookmarkStart w:id="571" w:name="_Toc91427444"/>
      <w:bookmarkStart w:id="572" w:name="_Toc91574574"/>
      <w:bookmarkStart w:id="573" w:name="_Toc91574839"/>
      <w:bookmarkStart w:id="574" w:name="_Toc91947658"/>
      <w:bookmarkStart w:id="575" w:name="_Toc92103402"/>
      <w:bookmarkStart w:id="576" w:name="_Toc92138811"/>
      <w:bookmarkStart w:id="577" w:name="_Toc92740165"/>
      <w:bookmarkStart w:id="578" w:name="_Toc92740251"/>
      <w:bookmarkStart w:id="579" w:name="_Toc92740338"/>
      <w:bookmarkStart w:id="580" w:name="_Toc92740425"/>
      <w:bookmarkStart w:id="581" w:name="_Toc92776567"/>
      <w:bookmarkStart w:id="582" w:name="_Toc92873916"/>
      <w:bookmarkStart w:id="583" w:name="_Toc92874327"/>
      <w:bookmarkStart w:id="584" w:name="_Toc92874678"/>
      <w:bookmarkStart w:id="585" w:name="_Toc92921146"/>
      <w:bookmarkStart w:id="586" w:name="_Toc92921245"/>
      <w:bookmarkStart w:id="587" w:name="_Toc92958294"/>
      <w:bookmarkStart w:id="588" w:name="_Toc92963765"/>
      <w:bookmarkStart w:id="589" w:name="_Toc92965111"/>
      <w:bookmarkStart w:id="590" w:name="_Toc92966240"/>
      <w:bookmarkStart w:id="591" w:name="_Toc92999841"/>
      <w:bookmarkStart w:id="592" w:name="_Toc93003755"/>
      <w:bookmarkStart w:id="593" w:name="_Toc93004082"/>
      <w:bookmarkStart w:id="594" w:name="_Toc93046875"/>
      <w:bookmarkStart w:id="595" w:name="_Toc93046969"/>
      <w:bookmarkStart w:id="596" w:name="_Toc93057649"/>
      <w:bookmarkStart w:id="597" w:name="_Toc117378172"/>
      <w:bookmarkStart w:id="598" w:name="_Toc124150849"/>
      <w:bookmarkStart w:id="599" w:name="_Toc124168085"/>
      <w:bookmarkStart w:id="600" w:name="_Toc124173618"/>
      <w:bookmarkStart w:id="601" w:name="_Toc124175178"/>
      <w:bookmarkStart w:id="602" w:name="_Toc124410801"/>
      <w:bookmarkStart w:id="603" w:name="_Toc124762410"/>
      <w:bookmarkStart w:id="604" w:name="_Toc124762576"/>
      <w:bookmarkStart w:id="605" w:name="_Toc125121002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</w:p>
    <w:p w14:paraId="23B1CB58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606" w:name="_Toc91426389"/>
      <w:bookmarkStart w:id="607" w:name="_Toc91426466"/>
      <w:bookmarkStart w:id="608" w:name="_Toc91426778"/>
      <w:bookmarkStart w:id="609" w:name="_Toc91426841"/>
      <w:bookmarkStart w:id="610" w:name="_Toc91426904"/>
      <w:bookmarkStart w:id="611" w:name="_Toc91427345"/>
      <w:bookmarkStart w:id="612" w:name="_Toc91427445"/>
      <w:bookmarkStart w:id="613" w:name="_Toc91574575"/>
      <w:bookmarkStart w:id="614" w:name="_Toc91574840"/>
      <w:bookmarkStart w:id="615" w:name="_Toc91947659"/>
      <w:bookmarkStart w:id="616" w:name="_Toc92103403"/>
      <w:bookmarkStart w:id="617" w:name="_Toc92138812"/>
      <w:bookmarkStart w:id="618" w:name="_Toc92740166"/>
      <w:bookmarkStart w:id="619" w:name="_Toc92740252"/>
      <w:bookmarkStart w:id="620" w:name="_Toc92740339"/>
      <w:bookmarkStart w:id="621" w:name="_Toc92740426"/>
      <w:bookmarkStart w:id="622" w:name="_Toc92776568"/>
      <w:bookmarkStart w:id="623" w:name="_Toc92873917"/>
      <w:bookmarkStart w:id="624" w:name="_Toc92874328"/>
      <w:bookmarkStart w:id="625" w:name="_Toc92874679"/>
      <w:bookmarkStart w:id="626" w:name="_Toc92921147"/>
      <w:bookmarkStart w:id="627" w:name="_Toc92921246"/>
      <w:bookmarkStart w:id="628" w:name="_Toc92958295"/>
      <w:bookmarkStart w:id="629" w:name="_Toc92963766"/>
      <w:bookmarkStart w:id="630" w:name="_Toc92965112"/>
      <w:bookmarkStart w:id="631" w:name="_Toc92966241"/>
      <w:bookmarkStart w:id="632" w:name="_Toc92999842"/>
      <w:bookmarkStart w:id="633" w:name="_Toc93003756"/>
      <w:bookmarkStart w:id="634" w:name="_Toc93004083"/>
      <w:bookmarkStart w:id="635" w:name="_Toc93046876"/>
      <w:bookmarkStart w:id="636" w:name="_Toc93046970"/>
      <w:bookmarkStart w:id="637" w:name="_Toc93057650"/>
      <w:bookmarkStart w:id="638" w:name="_Toc117378173"/>
      <w:bookmarkStart w:id="639" w:name="_Toc124150850"/>
      <w:bookmarkStart w:id="640" w:name="_Toc124168086"/>
      <w:bookmarkStart w:id="641" w:name="_Toc124173619"/>
      <w:bookmarkStart w:id="642" w:name="_Toc124175179"/>
      <w:bookmarkStart w:id="643" w:name="_Toc124410802"/>
      <w:bookmarkStart w:id="644" w:name="_Toc124762411"/>
      <w:bookmarkStart w:id="645" w:name="_Toc124762577"/>
      <w:bookmarkStart w:id="646" w:name="_Toc125121003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  <w:bookmarkEnd w:id="623"/>
      <w:bookmarkEnd w:id="624"/>
      <w:bookmarkEnd w:id="625"/>
      <w:bookmarkEnd w:id="626"/>
      <w:bookmarkEnd w:id="627"/>
      <w:bookmarkEnd w:id="628"/>
      <w:bookmarkEnd w:id="629"/>
      <w:bookmarkEnd w:id="630"/>
      <w:bookmarkEnd w:id="631"/>
      <w:bookmarkEnd w:id="632"/>
      <w:bookmarkEnd w:id="633"/>
      <w:bookmarkEnd w:id="634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</w:p>
    <w:p w14:paraId="76D2C6DB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647" w:name="_Toc91426390"/>
      <w:bookmarkStart w:id="648" w:name="_Toc91426467"/>
      <w:bookmarkStart w:id="649" w:name="_Toc91426779"/>
      <w:bookmarkStart w:id="650" w:name="_Toc91426842"/>
      <w:bookmarkStart w:id="651" w:name="_Toc91426905"/>
      <w:bookmarkStart w:id="652" w:name="_Toc91427346"/>
      <w:bookmarkStart w:id="653" w:name="_Toc91427446"/>
      <w:bookmarkStart w:id="654" w:name="_Toc91574576"/>
      <w:bookmarkStart w:id="655" w:name="_Toc91574841"/>
      <w:bookmarkStart w:id="656" w:name="_Toc91947660"/>
      <w:bookmarkStart w:id="657" w:name="_Toc92103404"/>
      <w:bookmarkStart w:id="658" w:name="_Toc92138813"/>
      <w:bookmarkStart w:id="659" w:name="_Toc92740167"/>
      <w:bookmarkStart w:id="660" w:name="_Toc92740253"/>
      <w:bookmarkStart w:id="661" w:name="_Toc92740340"/>
      <w:bookmarkStart w:id="662" w:name="_Toc92740427"/>
      <w:bookmarkStart w:id="663" w:name="_Toc92776569"/>
      <w:bookmarkStart w:id="664" w:name="_Toc92873918"/>
      <w:bookmarkStart w:id="665" w:name="_Toc92874329"/>
      <w:bookmarkStart w:id="666" w:name="_Toc92874680"/>
      <w:bookmarkStart w:id="667" w:name="_Toc92921148"/>
      <w:bookmarkStart w:id="668" w:name="_Toc92921247"/>
      <w:bookmarkStart w:id="669" w:name="_Toc92958296"/>
      <w:bookmarkStart w:id="670" w:name="_Toc92963767"/>
      <w:bookmarkStart w:id="671" w:name="_Toc92965113"/>
      <w:bookmarkStart w:id="672" w:name="_Toc92966242"/>
      <w:bookmarkStart w:id="673" w:name="_Toc92999843"/>
      <w:bookmarkStart w:id="674" w:name="_Toc93003757"/>
      <w:bookmarkStart w:id="675" w:name="_Toc93004084"/>
      <w:bookmarkStart w:id="676" w:name="_Toc93046877"/>
      <w:bookmarkStart w:id="677" w:name="_Toc93046971"/>
      <w:bookmarkStart w:id="678" w:name="_Toc93057651"/>
      <w:bookmarkStart w:id="679" w:name="_Toc117378174"/>
      <w:bookmarkStart w:id="680" w:name="_Toc124150851"/>
      <w:bookmarkStart w:id="681" w:name="_Toc124168087"/>
      <w:bookmarkStart w:id="682" w:name="_Toc124173620"/>
      <w:bookmarkStart w:id="683" w:name="_Toc124175180"/>
      <w:bookmarkStart w:id="684" w:name="_Toc124410803"/>
      <w:bookmarkStart w:id="685" w:name="_Toc124762412"/>
      <w:bookmarkStart w:id="686" w:name="_Toc124762578"/>
      <w:bookmarkStart w:id="687" w:name="_Toc125121004"/>
      <w:bookmarkEnd w:id="647"/>
      <w:bookmarkEnd w:id="648"/>
      <w:bookmarkEnd w:id="649"/>
      <w:bookmarkEnd w:id="650"/>
      <w:bookmarkEnd w:id="651"/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  <w:bookmarkEnd w:id="662"/>
      <w:bookmarkEnd w:id="663"/>
      <w:bookmarkEnd w:id="664"/>
      <w:bookmarkEnd w:id="665"/>
      <w:bookmarkEnd w:id="666"/>
      <w:bookmarkEnd w:id="667"/>
      <w:bookmarkEnd w:id="668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  <w:bookmarkEnd w:id="677"/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</w:p>
    <w:p w14:paraId="0F23C23D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688" w:name="_Toc91426391"/>
      <w:bookmarkStart w:id="689" w:name="_Toc91426468"/>
      <w:bookmarkStart w:id="690" w:name="_Toc91426780"/>
      <w:bookmarkStart w:id="691" w:name="_Toc91426843"/>
      <w:bookmarkStart w:id="692" w:name="_Toc91426906"/>
      <w:bookmarkStart w:id="693" w:name="_Toc91427347"/>
      <w:bookmarkStart w:id="694" w:name="_Toc91427447"/>
      <w:bookmarkStart w:id="695" w:name="_Toc91574577"/>
      <w:bookmarkStart w:id="696" w:name="_Toc91574842"/>
      <w:bookmarkStart w:id="697" w:name="_Toc91947661"/>
      <w:bookmarkStart w:id="698" w:name="_Toc92103405"/>
      <w:bookmarkStart w:id="699" w:name="_Toc92138814"/>
      <w:bookmarkStart w:id="700" w:name="_Toc92740168"/>
      <w:bookmarkStart w:id="701" w:name="_Toc92740254"/>
      <w:bookmarkStart w:id="702" w:name="_Toc92740341"/>
      <w:bookmarkStart w:id="703" w:name="_Toc92740428"/>
      <w:bookmarkStart w:id="704" w:name="_Toc92776570"/>
      <w:bookmarkStart w:id="705" w:name="_Toc92873919"/>
      <w:bookmarkStart w:id="706" w:name="_Toc92874330"/>
      <w:bookmarkStart w:id="707" w:name="_Toc92874681"/>
      <w:bookmarkStart w:id="708" w:name="_Toc92921149"/>
      <w:bookmarkStart w:id="709" w:name="_Toc92921248"/>
      <w:bookmarkStart w:id="710" w:name="_Toc92958297"/>
      <w:bookmarkStart w:id="711" w:name="_Toc92963768"/>
      <w:bookmarkStart w:id="712" w:name="_Toc92965114"/>
      <w:bookmarkStart w:id="713" w:name="_Toc92966243"/>
      <w:bookmarkStart w:id="714" w:name="_Toc92999844"/>
      <w:bookmarkStart w:id="715" w:name="_Toc93003758"/>
      <w:bookmarkStart w:id="716" w:name="_Toc93004085"/>
      <w:bookmarkStart w:id="717" w:name="_Toc93046878"/>
      <w:bookmarkStart w:id="718" w:name="_Toc93046972"/>
      <w:bookmarkStart w:id="719" w:name="_Toc93057652"/>
      <w:bookmarkStart w:id="720" w:name="_Toc117378175"/>
      <w:bookmarkStart w:id="721" w:name="_Toc124150852"/>
      <w:bookmarkStart w:id="722" w:name="_Toc124168088"/>
      <w:bookmarkStart w:id="723" w:name="_Toc124173621"/>
      <w:bookmarkStart w:id="724" w:name="_Toc124175181"/>
      <w:bookmarkStart w:id="725" w:name="_Toc124410804"/>
      <w:bookmarkStart w:id="726" w:name="_Toc124762413"/>
      <w:bookmarkStart w:id="727" w:name="_Toc124762579"/>
      <w:bookmarkStart w:id="728" w:name="_Toc125121005"/>
      <w:bookmarkEnd w:id="688"/>
      <w:bookmarkEnd w:id="689"/>
      <w:bookmarkEnd w:id="690"/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  <w:bookmarkEnd w:id="717"/>
      <w:bookmarkEnd w:id="718"/>
      <w:bookmarkEnd w:id="719"/>
      <w:bookmarkEnd w:id="720"/>
      <w:bookmarkEnd w:id="721"/>
      <w:bookmarkEnd w:id="722"/>
      <w:bookmarkEnd w:id="723"/>
      <w:bookmarkEnd w:id="724"/>
      <w:bookmarkEnd w:id="725"/>
      <w:bookmarkEnd w:id="726"/>
      <w:bookmarkEnd w:id="727"/>
      <w:bookmarkEnd w:id="728"/>
    </w:p>
    <w:p w14:paraId="1B2ED697" w14:textId="5FAE09D3" w:rsidR="00215646" w:rsidRPr="000D56CF" w:rsidRDefault="00C750BC" w:rsidP="00215646">
      <w:pPr>
        <w:pStyle w:val="SubBabCustom1"/>
        <w:numPr>
          <w:ilvl w:val="1"/>
          <w:numId w:val="5"/>
        </w:numPr>
      </w:pPr>
      <w:bookmarkStart w:id="729" w:name="_Toc125121006"/>
      <w:proofErr w:type="spellStart"/>
      <w:r>
        <w:t>Bidang</w:t>
      </w:r>
      <w:proofErr w:type="spellEnd"/>
      <w:r>
        <w:t xml:space="preserve"> </w:t>
      </w:r>
      <w:proofErr w:type="spellStart"/>
      <w:r>
        <w:t>Kerja</w:t>
      </w:r>
      <w:bookmarkEnd w:id="729"/>
      <w:proofErr w:type="spellEnd"/>
    </w:p>
    <w:p w14:paraId="074EE06A" w14:textId="679D789D" w:rsidR="00AB3751" w:rsidRPr="00C3789A" w:rsidRDefault="000D56CF" w:rsidP="00AB3751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melaksan</w:t>
      </w:r>
      <w:r w:rsidR="00C750BC">
        <w:rPr>
          <w:rFonts w:ascii="Times New Roman" w:hAnsi="Times New Roman" w:cs="Times New Roman"/>
          <w:sz w:val="24"/>
          <w:szCs w:val="24"/>
        </w:rPr>
        <w:t>k</w:t>
      </w:r>
      <w:r w:rsidRPr="005534CD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(</w:t>
      </w:r>
      <w:r w:rsidRPr="005534CD">
        <w:rPr>
          <w:rFonts w:ascii="Times New Roman" w:hAnsi="Times New Roman" w:cs="Times New Roman"/>
          <w:sz w:val="24"/>
          <w:szCs w:val="24"/>
        </w:rPr>
        <w:t>PKL</w:t>
      </w:r>
      <w:r w:rsidR="00C750BC">
        <w:rPr>
          <w:rFonts w:ascii="Times New Roman" w:hAnsi="Times New Roman" w:cs="Times New Roman"/>
          <w:sz w:val="24"/>
          <w:szCs w:val="24"/>
        </w:rPr>
        <w:t>)</w:t>
      </w:r>
      <w:r w:rsidRPr="005534CD">
        <w:rPr>
          <w:rFonts w:ascii="Times New Roman" w:hAnsi="Times New Roman" w:cs="Times New Roman"/>
          <w:sz w:val="24"/>
          <w:szCs w:val="24"/>
        </w:rPr>
        <w:t xml:space="preserve"> di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C750BC">
        <w:rPr>
          <w:rFonts w:ascii="Times New Roman" w:hAnsi="Times New Roman" w:cs="Times New Roman"/>
          <w:sz w:val="24"/>
          <w:szCs w:val="24"/>
        </w:rPr>
        <w:t xml:space="preserve"> di Ruko RSN 2 Grand Galaxy, Bekasi.</w:t>
      </w:r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r w:rsidR="00C750BC" w:rsidRPr="00C750BC">
        <w:rPr>
          <w:rFonts w:ascii="Times New Roman" w:hAnsi="Times New Roman" w:cs="Times New Roman"/>
          <w:i/>
          <w:iCs/>
          <w:sz w:val="24"/>
          <w:szCs w:val="24"/>
        </w:rPr>
        <w:t>Web Development</w:t>
      </w:r>
      <w:r w:rsidR="00C750B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27880">
        <w:rPr>
          <w:rFonts w:ascii="Times New Roman" w:hAnsi="Times New Roman" w:cs="Times New Roman"/>
          <w:sz w:val="24"/>
          <w:szCs w:val="24"/>
        </w:rPr>
        <w:t>pada</w:t>
      </w:r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Web “KUMIS APP”</w:t>
      </w:r>
      <w:r w:rsidR="003F2B98">
        <w:rPr>
          <w:rFonts w:ascii="Times New Roman" w:hAnsi="Times New Roman" w:cs="Times New Roman"/>
          <w:sz w:val="24"/>
          <w:szCs w:val="24"/>
        </w:rPr>
        <w:t>, “PANDU”, dan “KLOG”</w:t>
      </w:r>
      <w:r w:rsidR="002278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modul-modul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4A47AE" w14:textId="77777777" w:rsidR="00215646" w:rsidRDefault="00215646" w:rsidP="00215646">
      <w:pPr>
        <w:spacing w:after="0" w:line="360" w:lineRule="auto"/>
        <w:jc w:val="both"/>
      </w:pPr>
    </w:p>
    <w:p w14:paraId="4D34C92D" w14:textId="487A613A" w:rsidR="008428A0" w:rsidRDefault="00C750BC" w:rsidP="008428A0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730" w:name="_Toc125121007"/>
      <w:proofErr w:type="spellStart"/>
      <w:r w:rsidRPr="008428A0">
        <w:rPr>
          <w:rFonts w:cs="Times New Roman"/>
          <w:szCs w:val="24"/>
        </w:rPr>
        <w:t>P</w:t>
      </w:r>
      <w:r w:rsidR="00FA191D">
        <w:rPr>
          <w:rFonts w:cs="Times New Roman"/>
          <w:szCs w:val="24"/>
        </w:rPr>
        <w:t>rojek</w:t>
      </w:r>
      <w:proofErr w:type="spellEnd"/>
      <w:r w:rsidR="00FA191D">
        <w:rPr>
          <w:rFonts w:cs="Times New Roman"/>
          <w:szCs w:val="24"/>
        </w:rPr>
        <w:t xml:space="preserve"> Yang </w:t>
      </w:r>
      <w:proofErr w:type="spellStart"/>
      <w:r w:rsidR="00FA191D">
        <w:rPr>
          <w:rFonts w:cs="Times New Roman"/>
          <w:szCs w:val="24"/>
        </w:rPr>
        <w:t>Dikerjakan</w:t>
      </w:r>
      <w:bookmarkEnd w:id="730"/>
      <w:proofErr w:type="spellEnd"/>
    </w:p>
    <w:p w14:paraId="1C010A8A" w14:textId="25A03E06" w:rsidR="003D47F6" w:rsidRDefault="008428A0" w:rsidP="003D47F6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428A0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A4370">
        <w:rPr>
          <w:rFonts w:ascii="Times New Roman" w:hAnsi="Times New Roman" w:cs="Times New Roman"/>
          <w:sz w:val="24"/>
          <w:szCs w:val="24"/>
        </w:rPr>
        <w:t xml:space="preserve"> (PKL)</w:t>
      </w:r>
      <w:r w:rsidRPr="008428A0">
        <w:rPr>
          <w:rFonts w:ascii="Times New Roman" w:hAnsi="Times New Roman" w:cs="Times New Roman"/>
          <w:sz w:val="24"/>
          <w:szCs w:val="24"/>
        </w:rPr>
        <w:t xml:space="preserve"> di PT ODISYS INDONESIA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DA43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23.</w:t>
      </w:r>
      <w:r w:rsid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2643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web.</w:t>
      </w:r>
    </w:p>
    <w:p w14:paraId="0F781FCF" w14:textId="1B5A771C" w:rsidR="003D47F6" w:rsidRPr="00B61308" w:rsidRDefault="003D47F6" w:rsidP="00B61308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31" w:name="_Toc125121008"/>
      <w:r w:rsidRPr="00B61308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KUMIS APP</w:t>
      </w:r>
      <w:bookmarkEnd w:id="731"/>
    </w:p>
    <w:p w14:paraId="6C79898E" w14:textId="13181ED6" w:rsidR="008428A0" w:rsidRPr="003D47F6" w:rsidRDefault="0012643E" w:rsidP="00142CFC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2643E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kerjakan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KUMIS APP</w:t>
      </w:r>
      <w:r w:rsidR="003D47F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KUMIS LOGISTICS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rilis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Laravel 9x.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Mobile. KUMIS APP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r w:rsidR="003D47F6">
        <w:rPr>
          <w:rFonts w:ascii="Times New Roman" w:hAnsi="Times New Roman" w:cs="Times New Roman"/>
          <w:i/>
          <w:iCs/>
          <w:sz w:val="24"/>
          <w:szCs w:val="24"/>
        </w:rPr>
        <w:t xml:space="preserve">pallet tracking </w:t>
      </w:r>
      <w:r w:rsidR="003D47F6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pallet</w:t>
      </w:r>
      <w:r w:rsidR="00ED258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palet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r w:rsidR="00ED2589">
        <w:rPr>
          <w:rFonts w:ascii="Times New Roman" w:hAnsi="Times New Roman" w:cs="Times New Roman"/>
          <w:sz w:val="24"/>
          <w:szCs w:val="24"/>
        </w:rPr>
        <w:t xml:space="preserve">2 role di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Admin dan Driver. Pada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Mobile, KUMIS APP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diperuntukk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Driver </w:t>
      </w:r>
    </w:p>
    <w:p w14:paraId="5E371FF6" w14:textId="4A937275" w:rsidR="003D47F6" w:rsidRDefault="003D47F6" w:rsidP="003D47F6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A028EB8" wp14:editId="06C8D8A0">
            <wp:extent cx="4045805" cy="1944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45805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D97914" w14:textId="523B65CC" w:rsidR="003D47F6" w:rsidRPr="00924A5C" w:rsidRDefault="003D47F6" w:rsidP="003D47F6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1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in page KUMIS APP</w:t>
      </w:r>
    </w:p>
    <w:p w14:paraId="4E336EF0" w14:textId="5A7587B5" w:rsidR="00ED2589" w:rsidRPr="00B61308" w:rsidRDefault="00ED2589" w:rsidP="00B61308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color w:val="auto"/>
          <w:lang w:val="en-US"/>
        </w:rPr>
      </w:pPr>
      <w:bookmarkStart w:id="732" w:name="_Toc125121009"/>
      <w:r w:rsidRPr="00B61308">
        <w:rPr>
          <w:rFonts w:ascii="Times New Roman" w:hAnsi="Times New Roman" w:cs="Times New Roman"/>
          <w:b/>
          <w:bCs/>
          <w:color w:val="auto"/>
          <w:lang w:val="en-US"/>
        </w:rPr>
        <w:lastRenderedPageBreak/>
        <w:t>PANDU</w:t>
      </w:r>
      <w:bookmarkEnd w:id="732"/>
    </w:p>
    <w:p w14:paraId="75EA725D" w14:textId="62B2F191" w:rsidR="008428A0" w:rsidRDefault="00ED2589" w:rsidP="008428A0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o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NDU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Pandu Logistics.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604D">
        <w:rPr>
          <w:rFonts w:ascii="Times New Roman" w:hAnsi="Times New Roman" w:cs="Times New Roman"/>
          <w:i/>
          <w:iCs/>
          <w:sz w:val="24"/>
          <w:szCs w:val="24"/>
        </w:rPr>
        <w:t>Codeigniter</w:t>
      </w:r>
      <w:proofErr w:type="spellEnd"/>
      <w:r w:rsidRPr="00DA604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. PANDU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ir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-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1A3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6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r w:rsidR="00CF20D3">
        <w:rPr>
          <w:rFonts w:ascii="Times New Roman" w:hAnsi="Times New Roman" w:cs="Times New Roman"/>
          <w:i/>
          <w:iCs/>
          <w:sz w:val="24"/>
          <w:szCs w:val="24"/>
        </w:rPr>
        <w:t>Delivery</w:t>
      </w:r>
      <w:r w:rsidR="00461A38">
        <w:rPr>
          <w:rFonts w:ascii="Times New Roman" w:hAnsi="Times New Roman" w:cs="Times New Roman"/>
          <w:sz w:val="24"/>
          <w:szCs w:val="24"/>
        </w:rPr>
        <w:t>,</w:t>
      </w:r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r w:rsidR="00461A38" w:rsidRPr="00DA604D">
        <w:rPr>
          <w:rFonts w:ascii="Times New Roman" w:hAnsi="Times New Roman" w:cs="Times New Roman"/>
          <w:i/>
          <w:iCs/>
          <w:sz w:val="24"/>
          <w:szCs w:val="24"/>
        </w:rPr>
        <w:t>Distributi</w:t>
      </w:r>
      <w:r w:rsidR="00DA604D" w:rsidRPr="00DA604D">
        <w:rPr>
          <w:rFonts w:ascii="Times New Roman" w:hAnsi="Times New Roman" w:cs="Times New Roman"/>
          <w:i/>
          <w:iCs/>
          <w:sz w:val="24"/>
          <w:szCs w:val="24"/>
        </w:rPr>
        <w:t>on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POD,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proofErr w:type="gramStart"/>
      <w:r w:rsidR="00D410CF">
        <w:rPr>
          <w:rFonts w:ascii="Times New Roman" w:hAnsi="Times New Roman" w:cs="Times New Roman"/>
          <w:i/>
          <w:iCs/>
          <w:sz w:val="24"/>
          <w:szCs w:val="24"/>
        </w:rPr>
        <w:t>Invoice,</w:t>
      </w:r>
      <w:r w:rsidR="00CF20D3">
        <w:rPr>
          <w:rFonts w:ascii="Times New Roman" w:hAnsi="Times New Roman" w:cs="Times New Roman"/>
          <w:i/>
          <w:iCs/>
          <w:sz w:val="24"/>
          <w:szCs w:val="24"/>
        </w:rPr>
        <w:t>Resi</w:t>
      </w:r>
      <w:proofErr w:type="spellEnd"/>
      <w:proofErr w:type="gramEnd"/>
      <w:r w:rsidR="00CF20D3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CF20D3">
        <w:rPr>
          <w:rFonts w:ascii="Times New Roman" w:hAnsi="Times New Roman" w:cs="Times New Roman"/>
          <w:i/>
          <w:iCs/>
          <w:sz w:val="24"/>
          <w:szCs w:val="24"/>
        </w:rPr>
        <w:t>CRM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410CF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D410CF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067E43CE" w14:textId="77777777" w:rsidR="00CF20D3" w:rsidRDefault="00CF20D3" w:rsidP="00CF20D3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DE222DE" wp14:editId="1B441D3A">
            <wp:extent cx="4171202" cy="1980000"/>
            <wp:effectExtent l="0" t="0" r="1270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1202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FBE08C" w14:textId="30AAAC59" w:rsidR="00CF20D3" w:rsidRPr="00CF20D3" w:rsidRDefault="00CF20D3" w:rsidP="00CF20D3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2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in page PANDU</w:t>
      </w:r>
    </w:p>
    <w:p w14:paraId="05EA3EF7" w14:textId="77777777" w:rsidR="00CF20D3" w:rsidRDefault="00CF20D3" w:rsidP="008428A0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</w:p>
    <w:p w14:paraId="117A67B3" w14:textId="60A7D6D8" w:rsidR="00D410CF" w:rsidRPr="00B61308" w:rsidRDefault="00D410CF" w:rsidP="00B61308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color w:val="auto"/>
          <w:lang w:val="en-US"/>
        </w:rPr>
      </w:pPr>
      <w:bookmarkStart w:id="733" w:name="_Toc125121010"/>
      <w:r w:rsidRPr="00B61308">
        <w:rPr>
          <w:rFonts w:ascii="Times New Roman" w:hAnsi="Times New Roman" w:cs="Times New Roman"/>
          <w:b/>
          <w:bCs/>
          <w:color w:val="auto"/>
          <w:lang w:val="en-US"/>
        </w:rPr>
        <w:t>KLOG</w:t>
      </w:r>
      <w:bookmarkEnd w:id="733"/>
    </w:p>
    <w:p w14:paraId="5CEEE76E" w14:textId="1DEF662F" w:rsidR="00CF20D3" w:rsidRDefault="00D410CF" w:rsidP="008428A0">
      <w:pPr>
        <w:ind w:firstLine="432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</w:t>
      </w:r>
      <w:r w:rsidR="00DA29E4">
        <w:rPr>
          <w:rFonts w:ascii="Times New Roman" w:hAnsi="Times New Roman" w:cs="Times New Roman"/>
          <w:sz w:val="24"/>
          <w:szCs w:val="24"/>
        </w:rPr>
        <w:t>kas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ertema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r w:rsidR="00BC5E27" w:rsidRPr="00BC5E27">
        <w:rPr>
          <w:rFonts w:ascii="Times New Roman" w:hAnsi="Times New Roman" w:cs="Times New Roman"/>
          <w:i/>
          <w:iCs/>
          <w:sz w:val="24"/>
          <w:szCs w:val="24"/>
        </w:rPr>
        <w:t>HR</w:t>
      </w:r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r w:rsidR="00A64A0F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menu</w:t>
      </w:r>
      <w:r w:rsidR="00CF20D3">
        <w:rPr>
          <w:rFonts w:ascii="Times New Roman" w:hAnsi="Times New Roman" w:cs="Times New Roman"/>
          <w:sz w:val="24"/>
          <w:szCs w:val="24"/>
        </w:rPr>
        <w:t xml:space="preserve">-menu </w:t>
      </w:r>
      <w:proofErr w:type="spellStart"/>
      <w:r w:rsidR="00CF20D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CF20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20D3">
        <w:rPr>
          <w:rFonts w:ascii="Times New Roman" w:hAnsi="Times New Roman" w:cs="Times New Roman"/>
          <w:sz w:val="24"/>
          <w:szCs w:val="24"/>
        </w:rPr>
        <w:t>Assesments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, </w:t>
      </w:r>
      <w:r w:rsidR="00CF20D3">
        <w:rPr>
          <w:rFonts w:ascii="Times New Roman" w:hAnsi="Times New Roman" w:cs="Times New Roman"/>
          <w:sz w:val="24"/>
          <w:szCs w:val="24"/>
        </w:rPr>
        <w:t>KPI</w:t>
      </w:r>
      <w:r w:rsidR="00BC5E27">
        <w:rPr>
          <w:rFonts w:ascii="Times New Roman" w:hAnsi="Times New Roman" w:cs="Times New Roman"/>
          <w:sz w:val="24"/>
          <w:szCs w:val="24"/>
        </w:rPr>
        <w:t>, dan</w:t>
      </w:r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r w:rsidR="00CF20D3">
        <w:rPr>
          <w:rFonts w:ascii="Times New Roman" w:hAnsi="Times New Roman" w:cs="Times New Roman"/>
          <w:sz w:val="24"/>
          <w:szCs w:val="24"/>
        </w:rPr>
        <w:t xml:space="preserve">ILDP, Audit Finding, </w:t>
      </w:r>
      <w:proofErr w:type="spellStart"/>
      <w:r w:rsidR="00CF20D3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>.</w:t>
      </w:r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r w:rsidR="00C776F3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C776F3">
        <w:rPr>
          <w:rFonts w:ascii="Times New Roman" w:hAnsi="Times New Roman" w:cs="Times New Roman"/>
          <w:sz w:val="24"/>
          <w:szCs w:val="24"/>
        </w:rPr>
        <w:t>dimilliki</w:t>
      </w:r>
      <w:proofErr w:type="spellEnd"/>
      <w:r w:rsidR="00C776F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A64A0F" w:rsidRPr="00A64A0F">
        <w:rPr>
          <w:rFonts w:ascii="Times New Roman" w:hAnsi="Times New Roman" w:cs="Times New Roman"/>
          <w:sz w:val="24"/>
          <w:szCs w:val="24"/>
        </w:rPr>
        <w:t>Kamadjaja</w:t>
      </w:r>
      <w:proofErr w:type="spellEnd"/>
      <w:r w:rsidR="00A64A0F" w:rsidRPr="00A64A0F">
        <w:rPr>
          <w:rFonts w:ascii="Times New Roman" w:hAnsi="Times New Roman" w:cs="Times New Roman"/>
          <w:sz w:val="24"/>
          <w:szCs w:val="24"/>
        </w:rPr>
        <w:t xml:space="preserve"> Logistics</w:t>
      </w:r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r w:rsidR="00BC5E27" w:rsidRPr="00BC5E27">
        <w:rPr>
          <w:rFonts w:ascii="Times New Roman" w:hAnsi="Times New Roman" w:cs="Times New Roman"/>
          <w:i/>
          <w:iCs/>
          <w:sz w:val="24"/>
          <w:szCs w:val="24"/>
        </w:rPr>
        <w:t>Laravel 8x</w:t>
      </w:r>
      <w:r w:rsidR="00BC5E2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antu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kembang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</w:t>
      </w:r>
      <w:r w:rsidR="00DA29E4" w:rsidRPr="008428A0">
        <w:rPr>
          <w:rFonts w:ascii="Times New Roman" w:hAnsi="Times New Roman" w:cs="Times New Roman"/>
          <w:sz w:val="24"/>
          <w:szCs w:val="24"/>
        </w:rPr>
        <w:t>laksana</w:t>
      </w:r>
      <w:r w:rsidR="00DA29E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(PKL) </w:t>
      </w:r>
      <w:r w:rsidR="00DA29E4" w:rsidRPr="008428A0">
        <w:rPr>
          <w:rFonts w:ascii="Times New Roman" w:hAnsi="Times New Roman" w:cs="Times New Roman"/>
          <w:sz w:val="24"/>
          <w:szCs w:val="24"/>
        </w:rPr>
        <w:t>di PT ODISYS INDONESIA</w:t>
      </w:r>
    </w:p>
    <w:p w14:paraId="58C312B3" w14:textId="77777777" w:rsidR="00CF20D3" w:rsidRDefault="00CF20D3" w:rsidP="00CF20D3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19652E1" wp14:editId="75FDD0F2">
            <wp:extent cx="3529004" cy="1980000"/>
            <wp:effectExtent l="0" t="0" r="0" b="127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9004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E64B9D" w14:textId="5FA2FD73" w:rsidR="00D410CF" w:rsidRPr="00CF20D3" w:rsidRDefault="00CF20D3" w:rsidP="00CF20D3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3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in page KLOG</w:t>
      </w:r>
    </w:p>
    <w:p w14:paraId="68AD579B" w14:textId="23C3DF2E" w:rsidR="002450C2" w:rsidRDefault="008428A0" w:rsidP="00E8013B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734" w:name="_Toc125121011"/>
      <w:r w:rsidRPr="00AB3751">
        <w:rPr>
          <w:rFonts w:cs="Times New Roman"/>
          <w:i/>
          <w:iCs/>
          <w:szCs w:val="24"/>
        </w:rPr>
        <w:lastRenderedPageBreak/>
        <w:t>Tools</w:t>
      </w:r>
      <w:r w:rsidRPr="00AB3751">
        <w:rPr>
          <w:rFonts w:cs="Times New Roman"/>
          <w:szCs w:val="24"/>
        </w:rPr>
        <w:t xml:space="preserve"> </w:t>
      </w:r>
      <w:proofErr w:type="spellStart"/>
      <w:r w:rsidRPr="00AB3751">
        <w:rPr>
          <w:rFonts w:cs="Times New Roman"/>
          <w:szCs w:val="24"/>
        </w:rPr>
        <w:t>Pendukung</w:t>
      </w:r>
      <w:bookmarkEnd w:id="734"/>
      <w:proofErr w:type="spellEnd"/>
      <w:r w:rsidRPr="00AB3751">
        <w:rPr>
          <w:rFonts w:cs="Times New Roman"/>
          <w:szCs w:val="24"/>
        </w:rPr>
        <w:t xml:space="preserve"> </w:t>
      </w:r>
    </w:p>
    <w:p w14:paraId="656C9C2E" w14:textId="24DFB714" w:rsidR="00D96999" w:rsidRPr="00D96999" w:rsidRDefault="00E8013B" w:rsidP="00B054BE">
      <w:pPr>
        <w:pStyle w:val="Heading3"/>
        <w:numPr>
          <w:ilvl w:val="2"/>
          <w:numId w:val="5"/>
        </w:numPr>
        <w:rPr>
          <w:lang w:val="en-US"/>
        </w:rPr>
      </w:pPr>
      <w:bookmarkStart w:id="735" w:name="_Toc125121012"/>
      <w:proofErr w:type="spellStart"/>
      <w:r w:rsidRPr="00D96999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ChatGPT</w:t>
      </w:r>
      <w:bookmarkEnd w:id="735"/>
      <w:proofErr w:type="spellEnd"/>
    </w:p>
    <w:p w14:paraId="43C29186" w14:textId="72E55B92" w:rsidR="00E8013B" w:rsidRDefault="002450C2" w:rsidP="00142CFC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OpenA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r w:rsidRPr="00F21EF0">
        <w:rPr>
          <w:rFonts w:ascii="Times New Roman" w:hAnsi="Times New Roman" w:cs="Times New Roman"/>
          <w:i/>
          <w:iCs/>
          <w:sz w:val="24"/>
          <w:szCs w:val="24"/>
        </w:rPr>
        <w:t>chatbot</w:t>
      </w:r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lam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.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evolu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GPT (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Generative Pre-training Transformer</w:t>
      </w:r>
      <w:r w:rsidRPr="002450C2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di internet.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,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chatbot</w:t>
      </w:r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rcakap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perolehny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booking</w:t>
      </w:r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ike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online</w:t>
      </w:r>
      <w:r w:rsidRPr="002450C2">
        <w:rPr>
          <w:rFonts w:ascii="Times New Roman" w:hAnsi="Times New Roman" w:cs="Times New Roman"/>
          <w:sz w:val="24"/>
          <w:szCs w:val="24"/>
        </w:rPr>
        <w:t>.</w:t>
      </w:r>
    </w:p>
    <w:p w14:paraId="3C339AFC" w14:textId="77777777" w:rsidR="00E8013B" w:rsidRDefault="00E8013B" w:rsidP="00D55BEC">
      <w:pPr>
        <w:tabs>
          <w:tab w:val="left" w:pos="709"/>
        </w:tabs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0C9743E" wp14:editId="2428A82F">
            <wp:extent cx="4260423" cy="2396487"/>
            <wp:effectExtent l="0" t="0" r="6985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423" cy="2396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B620A2" w14:textId="1F475327" w:rsidR="00E8013B" w:rsidRPr="00E8013B" w:rsidRDefault="00E8013B" w:rsidP="00E8013B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4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penAI</w:t>
      </w:r>
      <w:proofErr w:type="spellEnd"/>
    </w:p>
    <w:p w14:paraId="1733782B" w14:textId="77777777" w:rsidR="0010601D" w:rsidRPr="00DD53DF" w:rsidRDefault="0010601D" w:rsidP="00DD53DF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36" w:name="_Toc125121013"/>
      <w:proofErr w:type="spellStart"/>
      <w:r w:rsidRPr="00DD53DF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Dbeaver</w:t>
      </w:r>
      <w:bookmarkEnd w:id="736"/>
      <w:proofErr w:type="spellEnd"/>
    </w:p>
    <w:p w14:paraId="36E28819" w14:textId="77777777" w:rsidR="00D55BEC" w:rsidRPr="00D55BEC" w:rsidRDefault="0010601D" w:rsidP="0010601D">
      <w:pPr>
        <w:spacing w:after="0" w:line="360" w:lineRule="auto"/>
        <w:ind w:firstLine="357"/>
        <w:jc w:val="both"/>
        <w:rPr>
          <w:rFonts w:ascii="Times New Roman" w:hAnsi="Times New Roman" w:cs="Times New Roman"/>
          <w:spacing w:val="4"/>
          <w:sz w:val="24"/>
          <w:szCs w:val="24"/>
        </w:rPr>
      </w:pPr>
      <w:proofErr w:type="spellStart"/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DBeaver</w:t>
      </w:r>
      <w:proofErr w:type="spellEnd"/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dal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angkat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luna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anajeme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ta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sebut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BMS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guna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kerj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eng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rbaga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aca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jenis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ermas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MySQL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PostgreSQL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Oracle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SQLite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lainny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>.</w:t>
      </w:r>
    </w:p>
    <w:p w14:paraId="247ADC1C" w14:textId="1F9BF46F" w:rsidR="0010601D" w:rsidRDefault="0010601D" w:rsidP="00D55BEC">
      <w:pPr>
        <w:spacing w:after="0" w:line="360" w:lineRule="auto"/>
        <w:ind w:firstLine="35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plik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ilik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ntarmuk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nggun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tuitif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ud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guna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udah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nggun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gelol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gekseku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int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SQL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rt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ampil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hasilny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ala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abel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ta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grafi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.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lai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t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Beave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juga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ilik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fitur-fitu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ambah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pert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mpo</w:t>
      </w:r>
      <w:r w:rsidR="00F21EF0">
        <w:rPr>
          <w:rFonts w:ascii="Times New Roman" w:hAnsi="Times New Roman" w:cs="Times New Roman"/>
          <w:spacing w:val="4"/>
          <w:sz w:val="24"/>
          <w:szCs w:val="24"/>
        </w:rPr>
        <w:t>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>/</w:t>
      </w:r>
      <w:proofErr w:type="spellStart"/>
      <w:r w:rsidR="00F21EF0">
        <w:rPr>
          <w:rFonts w:ascii="Times New Roman" w:hAnsi="Times New Roman" w:cs="Times New Roman"/>
          <w:spacing w:val="4"/>
          <w:sz w:val="24"/>
          <w:szCs w:val="24"/>
        </w:rPr>
        <w:t>ekspo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ata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banding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truktu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,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mantau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kinerj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.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plik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ersedi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iste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oper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Windows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Linux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dan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MacOS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>.</w:t>
      </w:r>
      <w:r w:rsidR="009A4F60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</w:p>
    <w:p w14:paraId="198835C9" w14:textId="77777777" w:rsidR="00D55BEC" w:rsidRPr="0010601D" w:rsidRDefault="00D55BEC" w:rsidP="00C9106A">
      <w:pPr>
        <w:spacing w:after="0" w:line="360" w:lineRule="auto"/>
        <w:ind w:firstLine="35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B42FCED" wp14:editId="53EE074F">
            <wp:extent cx="4258800" cy="2397600"/>
            <wp:effectExtent l="0" t="0" r="8890" b="0"/>
            <wp:docPr id="2" name="Pictur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 preferRelativeResize="0"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8800" cy="23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8415BF" w14:textId="58CD92F4" w:rsidR="00D55BEC" w:rsidRPr="00E8013B" w:rsidRDefault="00D55BEC" w:rsidP="00D55BEC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5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C9106A">
        <w:rPr>
          <w:rFonts w:ascii="Times New Roman" w:hAnsi="Times New Roman" w:cs="Times New Roman"/>
          <w:b w:val="0"/>
          <w:bCs w:val="0"/>
          <w:i/>
          <w:iCs/>
          <w:color w:val="auto"/>
          <w:sz w:val="20"/>
          <w:szCs w:val="20"/>
        </w:rPr>
        <w:t>DBeaver</w:t>
      </w:r>
      <w:proofErr w:type="spellEnd"/>
    </w:p>
    <w:p w14:paraId="70DAEB77" w14:textId="77777777" w:rsidR="00D55BEC" w:rsidRPr="00E8013B" w:rsidRDefault="00D55BEC" w:rsidP="00D55BEC">
      <w:pPr>
        <w:spacing w:after="0" w:line="360" w:lineRule="auto"/>
        <w:ind w:firstLine="357"/>
        <w:jc w:val="both"/>
        <w:rPr>
          <w:rFonts w:ascii="Times New Roman" w:hAnsi="Times New Roman" w:cs="Times New Roman"/>
          <w:sz w:val="28"/>
          <w:szCs w:val="28"/>
        </w:rPr>
      </w:pPr>
    </w:p>
    <w:p w14:paraId="0DF3FD29" w14:textId="77777777" w:rsidR="0010601D" w:rsidRPr="00E8013B" w:rsidRDefault="0010601D" w:rsidP="0010601D"/>
    <w:p w14:paraId="371E921E" w14:textId="0E5262C5" w:rsidR="00E8013B" w:rsidRDefault="00C9106A" w:rsidP="00DD53DF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37" w:name="_Toc125121014"/>
      <w:r w:rsidRPr="00C9106A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GitLab</w:t>
      </w:r>
      <w:bookmarkEnd w:id="737"/>
    </w:p>
    <w:p w14:paraId="2A2220E0" w14:textId="363E94A3" w:rsidR="00DD53DF" w:rsidRDefault="00C9106A" w:rsidP="00C9106A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DD53DF">
        <w:rPr>
          <w:rFonts w:ascii="Times New Roman" w:hAnsi="Times New Roman" w:cs="Times New Roman"/>
          <w:sz w:val="24"/>
          <w:szCs w:val="24"/>
        </w:rPr>
        <w:t xml:space="preserve"> (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 xml:space="preserve">Version Control </w:t>
      </w:r>
      <w:proofErr w:type="gramStart"/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System</w:t>
      </w:r>
      <w:r w:rsidR="00DD53DF">
        <w:rPr>
          <w:rFonts w:ascii="Times New Roman" w:hAnsi="Times New Roman" w:cs="Times New Roman"/>
          <w:sz w:val="24"/>
          <w:szCs w:val="24"/>
        </w:rPr>
        <w:t xml:space="preserve">) 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yang</w:t>
      </w:r>
      <w:proofErr w:type="gram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sz w:val="24"/>
          <w:szCs w:val="24"/>
        </w:rPr>
        <w:t>open-source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Fitur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repositor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Git yang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mantau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kontinu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tegra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op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Kanban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Scrum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erkoordina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>.</w:t>
      </w:r>
    </w:p>
    <w:p w14:paraId="5B65D1B2" w14:textId="3AAF2C0E" w:rsidR="00C9106A" w:rsidRDefault="00C9106A" w:rsidP="00C9106A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09157CF" wp14:editId="62E23FAB">
            <wp:extent cx="2400300" cy="23241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400300" cy="232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E09F2B" w14:textId="3F25972A" w:rsidR="00C9106A" w:rsidRPr="00C9106A" w:rsidRDefault="00C9106A" w:rsidP="00C9106A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6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r w:rsidRPr="00C9106A">
        <w:rPr>
          <w:rFonts w:ascii="Times New Roman" w:hAnsi="Times New Roman" w:cs="Times New Roman"/>
          <w:b w:val="0"/>
          <w:bCs w:val="0"/>
          <w:i/>
          <w:iCs/>
          <w:color w:val="auto"/>
          <w:sz w:val="20"/>
          <w:szCs w:val="20"/>
        </w:rPr>
        <w:t>GitLab</w:t>
      </w:r>
    </w:p>
    <w:p w14:paraId="6D39E3AF" w14:textId="31F826D7" w:rsidR="00C9106A" w:rsidRDefault="00C9106A" w:rsidP="00C9106A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38" w:name="_Toc125121015"/>
      <w:proofErr w:type="spellStart"/>
      <w:r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lastRenderedPageBreak/>
        <w:t>Laragon</w:t>
      </w:r>
      <w:bookmarkEnd w:id="738"/>
      <w:proofErr w:type="spellEnd"/>
    </w:p>
    <w:p w14:paraId="6B7340CE" w14:textId="5CE71491" w:rsidR="00D96999" w:rsidRPr="00D96999" w:rsidRDefault="00C9106A" w:rsidP="001B6954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</w:t>
      </w:r>
      <w:r w:rsidRPr="00C9106A">
        <w:rPr>
          <w:rFonts w:ascii="Times New Roman" w:hAnsi="Times New Roman" w:cs="Times New Roman"/>
          <w:sz w:val="24"/>
          <w:szCs w:val="24"/>
        </w:rPr>
        <w:t>engembang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aket-pake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Apache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HP</w:t>
      </w:r>
      <w:r w:rsidRPr="00C9106A">
        <w:rPr>
          <w:rFonts w:ascii="Times New Roman" w:hAnsi="Times New Roman" w:cs="Times New Roman"/>
          <w:sz w:val="24"/>
          <w:szCs w:val="24"/>
        </w:rPr>
        <w:t xml:space="preserve">, dan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MySQL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ake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instal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tuitif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server dan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teg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virtual host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, dan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HP</w:t>
      </w:r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built-in web server</w:t>
      </w:r>
      <w:r w:rsidRPr="00C910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lokal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</w:t>
      </w:r>
      <w:r w:rsidR="008E03C5">
        <w:rPr>
          <w:rFonts w:ascii="Times New Roman" w:hAnsi="Times New Roman" w:cs="Times New Roman"/>
          <w:sz w:val="24"/>
          <w:szCs w:val="24"/>
        </w:rPr>
        <w:t>e</w:t>
      </w:r>
      <w:r w:rsidRPr="00C9106A">
        <w:rPr>
          <w:rFonts w:ascii="Times New Roman" w:hAnsi="Times New Roman" w:cs="Times New Roman"/>
          <w:sz w:val="24"/>
          <w:szCs w:val="24"/>
        </w:rPr>
        <w:t>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rup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pada server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roduction</w:t>
      </w:r>
      <w:r w:rsidRPr="00C9106A">
        <w:rPr>
          <w:rFonts w:ascii="Times New Roman" w:hAnsi="Times New Roman" w:cs="Times New Roman"/>
          <w:sz w:val="24"/>
          <w:szCs w:val="24"/>
        </w:rPr>
        <w:t>.</w:t>
      </w:r>
    </w:p>
    <w:p w14:paraId="3DA8E2FC" w14:textId="19F68A3C" w:rsidR="00DC1B28" w:rsidRPr="00DC1B28" w:rsidRDefault="00DC1B28" w:rsidP="00DC1B28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39" w:name="_Toc125121016"/>
      <w:r w:rsidRPr="00DC1B28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Postman</w:t>
      </w:r>
      <w:bookmarkEnd w:id="739"/>
    </w:p>
    <w:p w14:paraId="6C6EF02F" w14:textId="3A4B9BAA" w:rsidR="00DC1B28" w:rsidRDefault="00DC1B28" w:rsidP="001B6954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API (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Application Programming Interface</w:t>
      </w:r>
      <w:r w:rsidRPr="00DC1B28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eveloper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HTTP</w:t>
      </w:r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HTTPS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server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Fitur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onjo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format dat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JSON</w:t>
      </w:r>
      <w:r w:rsidR="00D41622">
        <w:rPr>
          <w:rFonts w:ascii="Times New Roman" w:hAnsi="Times New Roman" w:cs="Times New Roman"/>
          <w:sz w:val="24"/>
          <w:szCs w:val="24"/>
        </w:rPr>
        <w:t>,</w:t>
      </w:r>
      <w:r w:rsidRPr="00DC1B28">
        <w:rPr>
          <w:rFonts w:ascii="Times New Roman" w:hAnsi="Times New Roman" w:cs="Times New Roman"/>
          <w:sz w:val="24"/>
          <w:szCs w:val="24"/>
        </w:rPr>
        <w:t xml:space="preserve"> XML</w:t>
      </w:r>
      <w:r w:rsidR="00D41622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D41622">
        <w:rPr>
          <w:rFonts w:ascii="Times New Roman" w:hAnsi="Times New Roman" w:cs="Times New Roman"/>
          <w:i/>
          <w:iCs/>
          <w:sz w:val="24"/>
          <w:szCs w:val="24"/>
        </w:rPr>
        <w:t>cUR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eksten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browser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desktop</w:t>
      </w:r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Window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Mac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Linux</w:t>
      </w:r>
      <w:r w:rsidRPr="00DC1B28">
        <w:rPr>
          <w:rFonts w:ascii="Times New Roman" w:hAnsi="Times New Roman" w:cs="Times New Roman"/>
          <w:sz w:val="24"/>
          <w:szCs w:val="24"/>
        </w:rPr>
        <w:t>.</w:t>
      </w:r>
    </w:p>
    <w:p w14:paraId="0C960DEF" w14:textId="77777777" w:rsidR="00DC1B28" w:rsidRDefault="00DC1B28" w:rsidP="00DC1B28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CCA985D" wp14:editId="52B7AB81">
            <wp:extent cx="2400300" cy="2157998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0300" cy="2157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A1446A" w14:textId="46AF8EAF" w:rsidR="00DC1B28" w:rsidRPr="00C9106A" w:rsidRDefault="00DC1B28" w:rsidP="00DC1B28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7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Postman</w:t>
      </w:r>
    </w:p>
    <w:p w14:paraId="5CE9B372" w14:textId="77777777" w:rsidR="00DC1B28" w:rsidRPr="00DC1B28" w:rsidRDefault="00DC1B28" w:rsidP="00DC1B28">
      <w:pPr>
        <w:spacing w:line="360" w:lineRule="auto"/>
        <w:ind w:firstLine="432"/>
        <w:rPr>
          <w:rFonts w:ascii="Times New Roman" w:hAnsi="Times New Roman" w:cs="Times New Roman"/>
          <w:sz w:val="24"/>
          <w:szCs w:val="24"/>
        </w:rPr>
      </w:pPr>
    </w:p>
    <w:p w14:paraId="6AC85FD7" w14:textId="192DF989" w:rsidR="00DC1B28" w:rsidRPr="00DC1B28" w:rsidRDefault="00DC1B28" w:rsidP="00DC1B28">
      <w:pPr>
        <w:pStyle w:val="Heading3"/>
        <w:numPr>
          <w:ilvl w:val="2"/>
          <w:numId w:val="5"/>
        </w:numPr>
      </w:pPr>
      <w:bookmarkStart w:id="740" w:name="_Toc125121017"/>
      <w:r w:rsidRPr="00DC1B28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lastRenderedPageBreak/>
        <w:t>Telegram</w:t>
      </w:r>
      <w:bookmarkEnd w:id="740"/>
    </w:p>
    <w:p w14:paraId="1CB7FC1E" w14:textId="129E2778" w:rsidR="00D96999" w:rsidRDefault="00DC1B28" w:rsidP="001B6954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pesan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oleh Pavel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rov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buk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pada 2013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grup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ha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bo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loud-based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ha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platform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iO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Android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Window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Mac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Linux</w:t>
      </w:r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end-to-end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enkrip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aktif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anggil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video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riv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>.</w:t>
      </w:r>
    </w:p>
    <w:p w14:paraId="7E1DEB16" w14:textId="77777777" w:rsidR="001B6954" w:rsidRDefault="001B6954" w:rsidP="001B6954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AD47F77" wp14:editId="4579A135">
            <wp:extent cx="2157998" cy="2157998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7998" cy="2157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D0A19A" w14:textId="7C53B276" w:rsidR="001B6954" w:rsidRPr="00C9106A" w:rsidRDefault="001B6954" w:rsidP="001B6954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8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Telegram</w:t>
      </w:r>
    </w:p>
    <w:p w14:paraId="585CE083" w14:textId="77777777" w:rsidR="001B6954" w:rsidRPr="00DC1B28" w:rsidRDefault="001B6954" w:rsidP="00DC1B28">
      <w:pPr>
        <w:spacing w:line="360" w:lineRule="auto"/>
        <w:ind w:firstLine="432"/>
        <w:rPr>
          <w:rFonts w:ascii="Times New Roman" w:hAnsi="Times New Roman" w:cs="Times New Roman"/>
          <w:sz w:val="24"/>
          <w:szCs w:val="24"/>
        </w:rPr>
      </w:pPr>
    </w:p>
    <w:p w14:paraId="35860600" w14:textId="67D625C4" w:rsidR="00C9106A" w:rsidRPr="00C9106A" w:rsidRDefault="00C9106A" w:rsidP="00C9106A">
      <w:pPr>
        <w:rPr>
          <w:rFonts w:ascii="Times New Roman" w:hAnsi="Times New Roman" w:cs="Times New Roman"/>
          <w:sz w:val="24"/>
          <w:szCs w:val="24"/>
        </w:rPr>
      </w:pPr>
    </w:p>
    <w:p w14:paraId="4B6EED61" w14:textId="05AFAC51" w:rsidR="00AB3751" w:rsidRDefault="00AB3751" w:rsidP="00AB3751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741" w:name="_Toc125121018"/>
      <w:proofErr w:type="spellStart"/>
      <w:r w:rsidRPr="00AB3751">
        <w:rPr>
          <w:rFonts w:cs="Times New Roman"/>
          <w:szCs w:val="24"/>
        </w:rPr>
        <w:t>Uraian</w:t>
      </w:r>
      <w:proofErr w:type="spellEnd"/>
      <w:r w:rsidRPr="00AB3751">
        <w:rPr>
          <w:rFonts w:cs="Times New Roman"/>
          <w:szCs w:val="24"/>
        </w:rPr>
        <w:t xml:space="preserve"> </w:t>
      </w:r>
      <w:proofErr w:type="spellStart"/>
      <w:r w:rsidRPr="00AB3751">
        <w:rPr>
          <w:rFonts w:cs="Times New Roman"/>
          <w:szCs w:val="24"/>
        </w:rPr>
        <w:t>Kerja</w:t>
      </w:r>
      <w:proofErr w:type="spellEnd"/>
      <w:r w:rsidRPr="00AB3751">
        <w:rPr>
          <w:rFonts w:cs="Times New Roman"/>
          <w:szCs w:val="24"/>
        </w:rPr>
        <w:t xml:space="preserve"> PKL</w:t>
      </w:r>
      <w:bookmarkEnd w:id="741"/>
    </w:p>
    <w:p w14:paraId="70DADFAA" w14:textId="3FDDAFEE" w:rsidR="001115EE" w:rsidRP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i PT ODISYS INDONESIA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3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web development</w:t>
      </w:r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optimal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software Postman,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ada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Pr="001115EE">
        <w:rPr>
          <w:rFonts w:ascii="Times New Roman" w:hAnsi="Times New Roman" w:cs="Times New Roman"/>
          <w:i/>
          <w:iCs/>
          <w:sz w:val="24"/>
          <w:szCs w:val="24"/>
        </w:rPr>
        <w:t>database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i/>
          <w:iCs/>
          <w:sz w:val="24"/>
          <w:szCs w:val="24"/>
        </w:rPr>
        <w:t>DBeav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Pr="001115EE">
        <w:rPr>
          <w:rFonts w:ascii="Times New Roman" w:hAnsi="Times New Roman" w:cs="Times New Roman"/>
          <w:i/>
          <w:iCs/>
          <w:sz w:val="24"/>
          <w:szCs w:val="24"/>
        </w:rPr>
        <w:t>Laravel</w:t>
      </w:r>
      <w:r w:rsidRPr="001115EE">
        <w:rPr>
          <w:rFonts w:ascii="Times New Roman" w:hAnsi="Times New Roman" w:cs="Times New Roman"/>
          <w:sz w:val="24"/>
          <w:szCs w:val="24"/>
        </w:rPr>
        <w:t>.</w:t>
      </w:r>
    </w:p>
    <w:p w14:paraId="17C35F37" w14:textId="39FE99E6" w:rsidR="001115EE" w:rsidRP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1115EE">
        <w:rPr>
          <w:rFonts w:ascii="Times New Roman" w:hAnsi="Times New Roman" w:cs="Times New Roman"/>
          <w:sz w:val="24"/>
          <w:szCs w:val="24"/>
        </w:rPr>
        <w:t xml:space="preserve">Postm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for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Beav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</w:t>
      </w:r>
      <w:r>
        <w:rPr>
          <w:rFonts w:ascii="Times New Roman" w:hAnsi="Times New Roman" w:cs="Times New Roman"/>
          <w:sz w:val="24"/>
          <w:szCs w:val="24"/>
        </w:rPr>
        <w:t xml:space="preserve">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="002252A1" w:rsidRPr="002252A1">
        <w:rPr>
          <w:rFonts w:ascii="Times New Roman" w:hAnsi="Times New Roman" w:cs="Times New Roman"/>
          <w:i/>
          <w:iCs/>
          <w:sz w:val="24"/>
          <w:szCs w:val="24"/>
        </w:rPr>
        <w:t>Framework</w:t>
      </w:r>
      <w:r w:rsidR="002252A1">
        <w:rPr>
          <w:rFonts w:ascii="Times New Roman" w:hAnsi="Times New Roman" w:cs="Times New Roman"/>
          <w:sz w:val="24"/>
          <w:szCs w:val="24"/>
        </w:rPr>
        <w:t xml:space="preserve"> </w:t>
      </w:r>
      <w:r w:rsidRPr="002252A1">
        <w:rPr>
          <w:rFonts w:ascii="Times New Roman" w:hAnsi="Times New Roman" w:cs="Times New Roman"/>
          <w:i/>
          <w:iCs/>
          <w:sz w:val="24"/>
          <w:szCs w:val="24"/>
        </w:rPr>
        <w:t>Laravel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4E451E">
        <w:rPr>
          <w:rFonts w:ascii="Times New Roman" w:hAnsi="Times New Roman" w:cs="Times New Roman"/>
          <w:sz w:val="24"/>
          <w:szCs w:val="24"/>
        </w:rPr>
        <w:t>.</w:t>
      </w:r>
    </w:p>
    <w:p w14:paraId="3A75F65D" w14:textId="3D288E88" w:rsid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115EE">
        <w:rPr>
          <w:rFonts w:ascii="Times New Roman" w:hAnsi="Times New Roman" w:cs="Times New Roman"/>
          <w:sz w:val="24"/>
          <w:szCs w:val="24"/>
        </w:rPr>
        <w:lastRenderedPageBreak/>
        <w:t>Secar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untu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ari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>.</w:t>
      </w:r>
    </w:p>
    <w:p w14:paraId="724C62B1" w14:textId="5AEFBEC2" w:rsidR="00AB3751" w:rsidRDefault="00AB3751" w:rsidP="000E6BE9">
      <w:pPr>
        <w:ind w:firstLine="432"/>
        <w:rPr>
          <w:rFonts w:ascii="Times New Roman" w:hAnsi="Times New Roman" w:cs="Times New Roman"/>
          <w:sz w:val="24"/>
          <w:szCs w:val="24"/>
        </w:rPr>
      </w:pPr>
      <w:r w:rsidRPr="00AB3751"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4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– 28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.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ngenal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instalas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AB3751">
        <w:rPr>
          <w:rFonts w:ascii="Times New Roman" w:hAnsi="Times New Roman" w:cs="Times New Roman"/>
          <w:sz w:val="24"/>
          <w:szCs w:val="24"/>
        </w:rPr>
        <w:t>-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AB37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ipe</w:t>
      </w:r>
      <w:r w:rsidR="00EF3FFD">
        <w:rPr>
          <w:rFonts w:ascii="Times New Roman" w:hAnsi="Times New Roman" w:cs="Times New Roman"/>
          <w:sz w:val="24"/>
          <w:szCs w:val="24"/>
        </w:rPr>
        <w:t>rluk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EF3FFD">
        <w:rPr>
          <w:rFonts w:ascii="Times New Roman" w:hAnsi="Times New Roman" w:cs="Times New Roman"/>
          <w:sz w:val="24"/>
          <w:szCs w:val="24"/>
        </w:rPr>
        <w:t xml:space="preserve">, setup </w:t>
      </w:r>
      <w:proofErr w:type="spellStart"/>
      <w:r w:rsidR="00EF3FFD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3FFD">
        <w:rPr>
          <w:rFonts w:ascii="Times New Roman" w:hAnsi="Times New Roman" w:cs="Times New Roman"/>
          <w:i/>
          <w:iCs/>
          <w:sz w:val="24"/>
          <w:szCs w:val="24"/>
        </w:rPr>
        <w:t>Laravolt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DBMS PostgreSQL</w:t>
      </w:r>
      <w:r w:rsidRPr="00AB3751">
        <w:rPr>
          <w:rFonts w:ascii="Times New Roman" w:hAnsi="Times New Roman" w:cs="Times New Roman"/>
          <w:sz w:val="24"/>
          <w:szCs w:val="24"/>
        </w:rPr>
        <w:t>.</w:t>
      </w:r>
    </w:p>
    <w:p w14:paraId="45211817" w14:textId="41FFD852" w:rsidR="00AB3751" w:rsidRDefault="00AB3751" w:rsidP="00AB3751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sz w:val="24"/>
          <w:szCs w:val="24"/>
        </w:rPr>
        <w:t>1</w:t>
      </w:r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sz w:val="24"/>
          <w:szCs w:val="24"/>
        </w:rPr>
        <w:t>November</w:t>
      </w:r>
      <w:r w:rsidR="00675DD0"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 w:rsidR="00675DD0">
        <w:rPr>
          <w:rFonts w:ascii="Times New Roman" w:hAnsi="Times New Roman" w:cs="Times New Roman"/>
          <w:sz w:val="24"/>
          <w:szCs w:val="24"/>
        </w:rPr>
        <w:t xml:space="preserve"> 4 November</w:t>
      </w:r>
      <w:r w:rsidR="00675DD0"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sz w:val="24"/>
          <w:szCs w:val="24"/>
        </w:rPr>
        <w:t xml:space="preserve">menu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Locations,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>response</w:t>
      </w:r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 xml:space="preserve">JSON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dibantu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="00F21EF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F21EF0">
        <w:rPr>
          <w:rFonts w:ascii="Times New Roman" w:hAnsi="Times New Roman" w:cs="Times New Roman"/>
          <w:sz w:val="24"/>
          <w:szCs w:val="24"/>
        </w:rPr>
        <w:t>Locations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B35CD3">
        <w:rPr>
          <w:rFonts w:ascii="Times New Roman" w:hAnsi="Times New Roman" w:cs="Times New Roman"/>
          <w:sz w:val="24"/>
          <w:szCs w:val="24"/>
        </w:rPr>
        <w:t>.</w:t>
      </w:r>
    </w:p>
    <w:p w14:paraId="4E6FE18C" w14:textId="2DF242F7" w:rsidR="00675DD0" w:rsidRPr="00F21EF0" w:rsidRDefault="00675DD0" w:rsidP="00675DD0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7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>
        <w:rPr>
          <w:rFonts w:ascii="Times New Roman" w:hAnsi="Times New Roman" w:cs="Times New Roman"/>
          <w:sz w:val="24"/>
          <w:szCs w:val="24"/>
        </w:rPr>
        <w:t xml:space="preserve"> 11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penger</w:t>
      </w:r>
      <w:r w:rsidR="00F21EF0">
        <w:rPr>
          <w:rFonts w:ascii="Times New Roman" w:hAnsi="Times New Roman" w:cs="Times New Roman"/>
          <w:sz w:val="24"/>
          <w:szCs w:val="24"/>
        </w:rPr>
        <w:t>ja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F21EF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F21EF0">
        <w:rPr>
          <w:rFonts w:ascii="Times New Roman" w:hAnsi="Times New Roman" w:cs="Times New Roman"/>
          <w:sz w:val="24"/>
          <w:szCs w:val="24"/>
        </w:rPr>
        <w:t>Routes Details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4F2AEC">
        <w:rPr>
          <w:rFonts w:ascii="Times New Roman" w:hAnsi="Times New Roman" w:cs="Times New Roman"/>
          <w:sz w:val="24"/>
          <w:szCs w:val="24"/>
        </w:rPr>
        <w:t xml:space="preserve">,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4F2AEC">
        <w:rPr>
          <w:rFonts w:ascii="Times New Roman" w:hAnsi="Times New Roman" w:cs="Times New Roman"/>
          <w:sz w:val="24"/>
          <w:szCs w:val="24"/>
        </w:rPr>
        <w:t>MtMstCodeDetails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4F2AEC">
        <w:rPr>
          <w:rFonts w:ascii="Times New Roman" w:hAnsi="Times New Roman" w:cs="Times New Roman"/>
          <w:sz w:val="24"/>
          <w:szCs w:val="24"/>
        </w:rPr>
        <w:t xml:space="preserve">,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4F2AEC">
        <w:rPr>
          <w:rFonts w:ascii="Times New Roman" w:hAnsi="Times New Roman" w:cs="Times New Roman"/>
          <w:sz w:val="24"/>
          <w:szCs w:val="24"/>
        </w:rPr>
        <w:t>Update User Profile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B35CD3">
        <w:rPr>
          <w:rFonts w:ascii="Times New Roman" w:hAnsi="Times New Roman" w:cs="Times New Roman"/>
          <w:sz w:val="24"/>
          <w:szCs w:val="24"/>
        </w:rPr>
        <w:t>.</w:t>
      </w:r>
    </w:p>
    <w:p w14:paraId="149262AB" w14:textId="3EED3AB7" w:rsidR="00675DD0" w:rsidRPr="003A23AC" w:rsidRDefault="00675DD0" w:rsidP="00675DD0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4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18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</w:t>
      </w:r>
      <w:r w:rsidR="003A23AC">
        <w:rPr>
          <w:rFonts w:ascii="Times New Roman" w:hAnsi="Times New Roman" w:cs="Times New Roman"/>
          <w:sz w:val="24"/>
          <w:szCs w:val="24"/>
        </w:rPr>
        <w:t>gerja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Postman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parameter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HTTP body</w:t>
      </w:r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cURL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dikirim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DBeaver</w:t>
      </w:r>
      <w:proofErr w:type="spellEnd"/>
      <w:r w:rsidR="00B35CD3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4200769D" w14:textId="21687214" w:rsidR="00675DD0" w:rsidRPr="003A23AC" w:rsidRDefault="00675DD0" w:rsidP="00675DD0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da pekan</w:t>
      </w:r>
      <w:r w:rsidR="006C6E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6E4C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="006C6E4C">
        <w:rPr>
          <w:rFonts w:ascii="Times New Roman" w:hAnsi="Times New Roman" w:cs="Times New Roman"/>
          <w:sz w:val="24"/>
          <w:szCs w:val="24"/>
        </w:rPr>
        <w:t>21</w:t>
      </w:r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C6E4C">
        <w:rPr>
          <w:rFonts w:ascii="Times New Roman" w:hAnsi="Times New Roman" w:cs="Times New Roman"/>
          <w:sz w:val="24"/>
          <w:szCs w:val="24"/>
        </w:rPr>
        <w:t>25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Postman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mbenah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nyesuai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Routes</w:t>
      </w:r>
      <w:r w:rsidR="003A23AC">
        <w:rPr>
          <w:rFonts w:ascii="Times New Roman" w:hAnsi="Times New Roman" w:cs="Times New Roman"/>
          <w:sz w:val="24"/>
          <w:szCs w:val="24"/>
        </w:rPr>
        <w:t xml:space="preserve"> dan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Controller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3A23AC">
        <w:rPr>
          <w:rFonts w:ascii="Times New Roman" w:hAnsi="Times New Roman" w:cs="Times New Roman"/>
          <w:sz w:val="24"/>
          <w:szCs w:val="24"/>
        </w:rPr>
        <w:t>Pallet Tracking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3A23AC">
        <w:rPr>
          <w:rFonts w:ascii="Times New Roman" w:hAnsi="Times New Roman" w:cs="Times New Roman"/>
          <w:sz w:val="24"/>
          <w:szCs w:val="24"/>
        </w:rPr>
        <w:t xml:space="preserve">,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3A23AC">
        <w:rPr>
          <w:rFonts w:ascii="Times New Roman" w:hAnsi="Times New Roman" w:cs="Times New Roman"/>
          <w:sz w:val="24"/>
          <w:szCs w:val="24"/>
        </w:rPr>
        <w:t xml:space="preserve">Order Details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alet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3A23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Semantic Form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="003A23AC">
        <w:rPr>
          <w:rFonts w:ascii="Times New Roman" w:hAnsi="Times New Roman" w:cs="Times New Roman"/>
          <w:sz w:val="24"/>
          <w:szCs w:val="24"/>
        </w:rPr>
        <w:t>dan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3A23AC">
        <w:rPr>
          <w:rFonts w:ascii="Times New Roman" w:hAnsi="Times New Roman" w:cs="Times New Roman"/>
          <w:sz w:val="24"/>
          <w:szCs w:val="24"/>
        </w:rPr>
        <w:t>Routes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B35CD3">
        <w:rPr>
          <w:rFonts w:ascii="Times New Roman" w:hAnsi="Times New Roman" w:cs="Times New Roman"/>
          <w:sz w:val="24"/>
          <w:szCs w:val="24"/>
        </w:rPr>
        <w:t>.</w:t>
      </w:r>
    </w:p>
    <w:p w14:paraId="03C3ED79" w14:textId="53348894" w:rsidR="006C6E4C" w:rsidRPr="00AB3751" w:rsidRDefault="006C6E4C" w:rsidP="006C6E4C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en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8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2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4712D">
        <w:rPr>
          <w:rFonts w:ascii="Times New Roman" w:hAnsi="Times New Roman" w:cs="Times New Roman"/>
          <w:sz w:val="24"/>
          <w:szCs w:val="24"/>
        </w:rPr>
        <w:t xml:space="preserve">menu </w:t>
      </w:r>
      <w:proofErr w:type="spellStart"/>
      <w:r w:rsidR="00A4712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 xml:space="preserve"> “Report”, </w:t>
      </w:r>
      <w:proofErr w:type="spellStart"/>
      <w:r w:rsidR="00A4712D">
        <w:rPr>
          <w:rFonts w:ascii="Times New Roman" w:hAnsi="Times New Roman" w:cs="Times New Roman"/>
          <w:sz w:val="24"/>
          <w:szCs w:val="24"/>
        </w:rPr>
        <w:t>penambahan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712D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 xml:space="preserve"> filtering pada menu “Report”,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UI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menu “Routes”, dan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nambah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dynamic row pada menu “Routes”.</w:t>
      </w:r>
    </w:p>
    <w:p w14:paraId="4B7D2157" w14:textId="372492C6" w:rsidR="00AF0A2B" w:rsidRDefault="00AF0A2B" w:rsidP="00AF0A2B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j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5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- 9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“</w:t>
      </w:r>
      <w:r w:rsidR="00A64A0F">
        <w:rPr>
          <w:rFonts w:ascii="Times New Roman" w:hAnsi="Times New Roman" w:cs="Times New Roman"/>
          <w:sz w:val="24"/>
          <w:szCs w:val="24"/>
        </w:rPr>
        <w:t xml:space="preserve">Cari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Palet</w:t>
      </w:r>
      <w:proofErr w:type="spellEnd"/>
      <w:r w:rsidR="00D35B74">
        <w:rPr>
          <w:rFonts w:ascii="Times New Roman" w:hAnsi="Times New Roman" w:cs="Times New Roman"/>
          <w:sz w:val="24"/>
          <w:szCs w:val="24"/>
        </w:rPr>
        <w:t>”</w:t>
      </w:r>
      <w:r w:rsidR="00A64A0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 w:rsidRPr="00A64A0F">
        <w:rPr>
          <w:rFonts w:ascii="Times New Roman" w:hAnsi="Times New Roman" w:cs="Times New Roman"/>
          <w:i/>
          <w:iCs/>
          <w:sz w:val="24"/>
          <w:szCs w:val="24"/>
        </w:rPr>
        <w:t>Jquery</w:t>
      </w:r>
      <w:proofErr w:type="spellEnd"/>
      <w:r w:rsidR="00B35CD3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280EDA31" w14:textId="3E1437C1" w:rsidR="00AF0A2B" w:rsidRPr="003D3092" w:rsidRDefault="00AF0A2B" w:rsidP="00AF0A2B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el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2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16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="00E21A32">
        <w:rPr>
          <w:rFonts w:ascii="Times New Roman" w:hAnsi="Times New Roman" w:cs="Times New Roman"/>
          <w:sz w:val="24"/>
          <w:szCs w:val="24"/>
        </w:rPr>
        <w:t>erbaikan</w:t>
      </w:r>
      <w:proofErr w:type="spellEnd"/>
      <w:r w:rsidR="00E21A32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“</w:t>
      </w:r>
      <w:r w:rsidR="00E21A32">
        <w:rPr>
          <w:rFonts w:ascii="Times New Roman" w:hAnsi="Times New Roman" w:cs="Times New Roman"/>
          <w:sz w:val="24"/>
          <w:szCs w:val="24"/>
        </w:rPr>
        <w:t>User Profile</w:t>
      </w:r>
      <w:r w:rsidR="00D35B74">
        <w:rPr>
          <w:rFonts w:ascii="Times New Roman" w:hAnsi="Times New Roman" w:cs="Times New Roman"/>
          <w:sz w:val="24"/>
          <w:szCs w:val="24"/>
        </w:rPr>
        <w:t>”</w:t>
      </w:r>
      <w:r w:rsidR="003D30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09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D30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092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3D3092">
        <w:rPr>
          <w:rFonts w:ascii="Times New Roman" w:hAnsi="Times New Roman" w:cs="Times New Roman"/>
          <w:sz w:val="24"/>
          <w:szCs w:val="24"/>
        </w:rPr>
        <w:t xml:space="preserve"> </w:t>
      </w:r>
      <w:r w:rsidR="003D3092" w:rsidRPr="003D3092">
        <w:rPr>
          <w:rFonts w:ascii="Times New Roman" w:hAnsi="Times New Roman" w:cs="Times New Roman"/>
          <w:i/>
          <w:iCs/>
          <w:sz w:val="24"/>
          <w:szCs w:val="24"/>
        </w:rPr>
        <w:t>Update Password</w:t>
      </w:r>
      <w:r w:rsidR="00E21A32" w:rsidRPr="003D309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02D10739" w14:textId="751A43EB" w:rsidR="00AF0A2B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b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9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setup dan </w:t>
      </w:r>
      <w:r w:rsidR="00501931" w:rsidRPr="00501931">
        <w:rPr>
          <w:rFonts w:ascii="Times New Roman" w:hAnsi="Times New Roman" w:cs="Times New Roman"/>
          <w:i/>
          <w:iCs/>
          <w:sz w:val="24"/>
          <w:szCs w:val="24"/>
        </w:rPr>
        <w:t>clone</w:t>
      </w:r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PANDU</w:t>
      </w:r>
      <w:r w:rsidR="0050193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“</w:t>
      </w:r>
      <w:r w:rsidR="00501931">
        <w:rPr>
          <w:rFonts w:ascii="Times New Roman" w:hAnsi="Times New Roman" w:cs="Times New Roman"/>
          <w:sz w:val="24"/>
          <w:szCs w:val="24"/>
        </w:rPr>
        <w:t xml:space="preserve">Report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AWB SMU</w:t>
      </w:r>
      <w:r w:rsidR="00D35B74">
        <w:rPr>
          <w:rFonts w:ascii="Times New Roman" w:hAnsi="Times New Roman" w:cs="Times New Roman"/>
          <w:sz w:val="24"/>
          <w:szCs w:val="24"/>
        </w:rPr>
        <w:t>”</w:t>
      </w:r>
    </w:p>
    <w:p w14:paraId="63F7AD89" w14:textId="137F40E9" w:rsidR="003B3DDD" w:rsidRPr="00AB3751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26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38BE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9B3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14AD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6414AD">
        <w:rPr>
          <w:rFonts w:ascii="Times New Roman" w:hAnsi="Times New Roman" w:cs="Times New Roman"/>
          <w:sz w:val="24"/>
          <w:szCs w:val="24"/>
        </w:rPr>
        <w:t xml:space="preserve"> Report </w:t>
      </w:r>
      <w:proofErr w:type="spellStart"/>
      <w:r w:rsidR="006414AD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="006414AD">
        <w:rPr>
          <w:rFonts w:ascii="Times New Roman" w:hAnsi="Times New Roman" w:cs="Times New Roman"/>
          <w:sz w:val="24"/>
          <w:szCs w:val="24"/>
        </w:rPr>
        <w:t xml:space="preserve"> AWB SMU</w:t>
      </w:r>
    </w:p>
    <w:p w14:paraId="66D90A95" w14:textId="38AA851A" w:rsidR="003B3DDD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2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6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A917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97">
        <w:rPr>
          <w:rFonts w:ascii="Times New Roman" w:hAnsi="Times New Roman" w:cs="Times New Roman"/>
          <w:sz w:val="24"/>
          <w:szCs w:val="24"/>
        </w:rPr>
        <w:t>magang</w:t>
      </w:r>
      <w:proofErr w:type="spellEnd"/>
      <w:r w:rsidR="00A917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97">
        <w:rPr>
          <w:rFonts w:ascii="Times New Roman" w:hAnsi="Times New Roman" w:cs="Times New Roman"/>
          <w:sz w:val="24"/>
          <w:szCs w:val="24"/>
        </w:rPr>
        <w:t>diliburkan</w:t>
      </w:r>
      <w:proofErr w:type="spellEnd"/>
      <w:r w:rsidR="00A9179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A91797">
        <w:rPr>
          <w:rFonts w:ascii="Times New Roman" w:hAnsi="Times New Roman" w:cs="Times New Roman"/>
          <w:sz w:val="24"/>
          <w:szCs w:val="24"/>
        </w:rPr>
        <w:t>perusahaan</w:t>
      </w:r>
      <w:proofErr w:type="spellEnd"/>
    </w:p>
    <w:p w14:paraId="3429A315" w14:textId="1D43C3EE" w:rsidR="003B3DDD" w:rsidRPr="00AB3751" w:rsidRDefault="003B3DDD" w:rsidP="00B35CD3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9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45F72">
        <w:rPr>
          <w:rFonts w:ascii="Times New Roman" w:hAnsi="Times New Roman" w:cs="Times New Roman"/>
          <w:sz w:val="24"/>
          <w:szCs w:val="24"/>
        </w:rPr>
        <w:t>13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r w:rsidR="00B35CD3" w:rsidRPr="00AB3751">
        <w:rPr>
          <w:rFonts w:ascii="Times New Roman" w:hAnsi="Times New Roman" w:cs="Times New Roman"/>
          <w:sz w:val="24"/>
          <w:szCs w:val="24"/>
        </w:rPr>
        <w:t>202</w:t>
      </w:r>
      <w:r w:rsidR="00B35CD3"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U</w:t>
      </w:r>
      <w:r w:rsidR="00B35CD3" w:rsidRPr="00B35CD3">
        <w:rPr>
          <w:rFonts w:ascii="Times New Roman" w:hAnsi="Times New Roman" w:cs="Times New Roman"/>
          <w:sz w:val="24"/>
          <w:szCs w:val="24"/>
        </w:rPr>
        <w:t xml:space="preserve">ser </w:t>
      </w:r>
      <w:r w:rsidR="00B35CD3">
        <w:rPr>
          <w:rFonts w:ascii="Times New Roman" w:hAnsi="Times New Roman" w:cs="Times New Roman"/>
          <w:sz w:val="24"/>
          <w:szCs w:val="24"/>
        </w:rPr>
        <w:t>A</w:t>
      </w:r>
      <w:r w:rsidR="00B35CD3" w:rsidRPr="00B35CD3">
        <w:rPr>
          <w:rFonts w:ascii="Times New Roman" w:hAnsi="Times New Roman" w:cs="Times New Roman"/>
          <w:sz w:val="24"/>
          <w:szCs w:val="24"/>
        </w:rPr>
        <w:t xml:space="preserve">cceptance </w:t>
      </w:r>
      <w:r w:rsidR="00B35CD3">
        <w:rPr>
          <w:rFonts w:ascii="Times New Roman" w:hAnsi="Times New Roman" w:cs="Times New Roman"/>
          <w:sz w:val="24"/>
          <w:szCs w:val="24"/>
        </w:rPr>
        <w:t>T</w:t>
      </w:r>
      <w:r w:rsidR="00B35CD3" w:rsidRPr="00B35CD3">
        <w:rPr>
          <w:rFonts w:ascii="Times New Roman" w:hAnsi="Times New Roman" w:cs="Times New Roman"/>
          <w:sz w:val="24"/>
          <w:szCs w:val="24"/>
        </w:rPr>
        <w:t>esting</w:t>
      </w:r>
      <w:r w:rsidR="00B35CD3">
        <w:rPr>
          <w:rFonts w:ascii="Times New Roman" w:hAnsi="Times New Roman" w:cs="Times New Roman"/>
          <w:sz w:val="24"/>
          <w:szCs w:val="24"/>
        </w:rPr>
        <w:t xml:space="preserve"> (</w:t>
      </w:r>
      <w:r w:rsidR="00B35CD3" w:rsidRPr="00F22922">
        <w:rPr>
          <w:rFonts w:ascii="Times New Roman" w:hAnsi="Times New Roman" w:cs="Times New Roman"/>
          <w:i/>
          <w:iCs/>
          <w:sz w:val="24"/>
          <w:szCs w:val="24"/>
        </w:rPr>
        <w:t>UAT</w:t>
      </w:r>
      <w:r w:rsidR="00B35CD3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Kamadjaja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Logistics, dan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KLOG</w:t>
      </w:r>
    </w:p>
    <w:p w14:paraId="7869AFBB" w14:textId="362CBC29" w:rsidR="00145F72" w:rsidRPr="00DC4E77" w:rsidRDefault="00145F72" w:rsidP="00145F72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6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20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</w:t>
      </w:r>
      <w:r w:rsidR="00DC4E77">
        <w:rPr>
          <w:rFonts w:ascii="Times New Roman" w:hAnsi="Times New Roman" w:cs="Times New Roman"/>
          <w:sz w:val="24"/>
          <w:szCs w:val="24"/>
        </w:rPr>
        <w:t>f</w:t>
      </w:r>
      <w:proofErr w:type="spellEnd"/>
      <w:r w:rsidR="00DC4E77">
        <w:rPr>
          <w:rFonts w:ascii="Times New Roman" w:hAnsi="Times New Roman" w:cs="Times New Roman"/>
          <w:sz w:val="24"/>
          <w:szCs w:val="24"/>
        </w:rPr>
        <w:t xml:space="preserve"> </w:t>
      </w:r>
      <w:r w:rsidR="00DC4E77" w:rsidRPr="00DC4E77">
        <w:rPr>
          <w:rFonts w:ascii="Times New Roman" w:hAnsi="Times New Roman" w:cs="Times New Roman"/>
          <w:i/>
          <w:iCs/>
          <w:sz w:val="24"/>
          <w:szCs w:val="24"/>
        </w:rPr>
        <w:t xml:space="preserve">Mapping </w:t>
      </w:r>
      <w:proofErr w:type="spellStart"/>
      <w:r w:rsidR="00DC4E77" w:rsidRPr="00DC4E77">
        <w:rPr>
          <w:rFonts w:ascii="Times New Roman" w:hAnsi="Times New Roman" w:cs="Times New Roman"/>
          <w:i/>
          <w:iCs/>
          <w:sz w:val="24"/>
          <w:szCs w:val="24"/>
        </w:rPr>
        <w:t>Masterdata</w:t>
      </w:r>
      <w:proofErr w:type="spellEnd"/>
    </w:p>
    <w:p w14:paraId="535D0F87" w14:textId="77777777" w:rsidR="003B3DDD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</w:p>
    <w:p w14:paraId="2C311702" w14:textId="2973884C" w:rsidR="00AB3751" w:rsidRPr="000E6BE9" w:rsidRDefault="003B3DDD" w:rsidP="000E6BE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80C28E6" w14:textId="77777777" w:rsidR="00DC4E77" w:rsidRDefault="00AB3751" w:rsidP="00DC4E77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b w:val="0"/>
          <w:bCs/>
          <w:szCs w:val="24"/>
        </w:rPr>
      </w:pPr>
      <w:bookmarkStart w:id="742" w:name="_Toc125121019"/>
      <w:r>
        <w:rPr>
          <w:rFonts w:cs="Times New Roman"/>
          <w:szCs w:val="24"/>
        </w:rPr>
        <w:lastRenderedPageBreak/>
        <w:t xml:space="preserve">Hasil </w:t>
      </w:r>
      <w:proofErr w:type="spellStart"/>
      <w:r>
        <w:rPr>
          <w:rFonts w:cs="Times New Roman"/>
          <w:szCs w:val="24"/>
        </w:rPr>
        <w:t>Pelaksanaan</w:t>
      </w:r>
      <w:bookmarkEnd w:id="742"/>
      <w:proofErr w:type="spellEnd"/>
    </w:p>
    <w:p w14:paraId="34DA9E0B" w14:textId="055F5C55" w:rsidR="00753E24" w:rsidRPr="00DC4E77" w:rsidRDefault="00FB78E4" w:rsidP="00FB78E4">
      <w:pPr>
        <w:pStyle w:val="SubBabCustom1"/>
        <w:numPr>
          <w:ilvl w:val="2"/>
          <w:numId w:val="5"/>
        </w:numPr>
        <w:spacing w:line="360" w:lineRule="auto"/>
        <w:ind w:left="505" w:hanging="505"/>
        <w:rPr>
          <w:rFonts w:cs="Times New Roman"/>
          <w:b w:val="0"/>
          <w:bCs/>
          <w:szCs w:val="24"/>
        </w:rPr>
      </w:pPr>
      <w:bookmarkStart w:id="743" w:name="_Toc125121020"/>
      <w:r>
        <w:rPr>
          <w:rFonts w:cs="Times New Roman"/>
          <w:b w:val="0"/>
          <w:bCs/>
          <w:szCs w:val="24"/>
        </w:rPr>
        <w:t>KUMIS APP</w:t>
      </w:r>
      <w:bookmarkEnd w:id="743"/>
      <w:r w:rsidR="00753E24" w:rsidRPr="00DC4E77">
        <w:rPr>
          <w:rFonts w:cs="Times New Roman"/>
          <w:szCs w:val="24"/>
        </w:rPr>
        <w:br w:type="page"/>
      </w:r>
    </w:p>
    <w:p w14:paraId="4339EB9A" w14:textId="77777777" w:rsidR="00C90A03" w:rsidRPr="00017F9C" w:rsidRDefault="00E138AA" w:rsidP="00017F9C">
      <w:pPr>
        <w:pStyle w:val="Heading1"/>
        <w:spacing w:before="0" w:line="36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44" w:name="_Toc91426406"/>
      <w:bookmarkStart w:id="745" w:name="_Toc93057691"/>
      <w:bookmarkStart w:id="746" w:name="_Toc125121021"/>
      <w:r w:rsidRPr="00017F9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V</w:t>
      </w:r>
      <w:bookmarkStart w:id="747" w:name="_Toc91426407"/>
      <w:bookmarkEnd w:id="744"/>
      <w:bookmarkEnd w:id="745"/>
      <w:bookmarkEnd w:id="746"/>
    </w:p>
    <w:p w14:paraId="20D21330" w14:textId="2161E278" w:rsidR="00E138AA" w:rsidRPr="00017F9C" w:rsidRDefault="00E138AA" w:rsidP="00017F9C">
      <w:pPr>
        <w:spacing w:line="72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748" w:name="_Toc92965154"/>
      <w:bookmarkStart w:id="749" w:name="_Toc92966283"/>
      <w:r w:rsidRPr="00017F9C">
        <w:rPr>
          <w:rFonts w:ascii="Times New Roman" w:hAnsi="Times New Roman" w:cs="Times New Roman"/>
          <w:b/>
          <w:sz w:val="28"/>
          <w:szCs w:val="28"/>
        </w:rPr>
        <w:t>PENUTUP</w:t>
      </w:r>
      <w:bookmarkEnd w:id="747"/>
      <w:bookmarkEnd w:id="748"/>
      <w:bookmarkEnd w:id="749"/>
    </w:p>
    <w:p w14:paraId="7801912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50" w:name="_Toc91426408"/>
      <w:bookmarkStart w:id="751" w:name="_Toc91426485"/>
      <w:bookmarkStart w:id="752" w:name="_Toc91426805"/>
      <w:bookmarkStart w:id="753" w:name="_Toc91426868"/>
      <w:bookmarkStart w:id="754" w:name="_Toc91426932"/>
      <w:bookmarkStart w:id="755" w:name="_Toc91427373"/>
      <w:bookmarkStart w:id="756" w:name="_Toc91427473"/>
      <w:bookmarkStart w:id="757" w:name="_Toc91574614"/>
      <w:bookmarkStart w:id="758" w:name="_Toc91574879"/>
      <w:bookmarkStart w:id="759" w:name="_Toc91947691"/>
      <w:bookmarkStart w:id="760" w:name="_Toc92103435"/>
      <w:bookmarkStart w:id="761" w:name="_Toc92138844"/>
      <w:bookmarkStart w:id="762" w:name="_Toc92740202"/>
      <w:bookmarkStart w:id="763" w:name="_Toc92740288"/>
      <w:bookmarkStart w:id="764" w:name="_Toc92740375"/>
      <w:bookmarkStart w:id="765" w:name="_Toc92740462"/>
      <w:bookmarkStart w:id="766" w:name="_Toc92776604"/>
      <w:bookmarkStart w:id="767" w:name="_Toc92873955"/>
      <w:bookmarkStart w:id="768" w:name="_Toc92874362"/>
      <w:bookmarkStart w:id="769" w:name="_Toc92874713"/>
      <w:bookmarkStart w:id="770" w:name="_Toc92921190"/>
      <w:bookmarkStart w:id="771" w:name="_Toc92921289"/>
      <w:bookmarkStart w:id="772" w:name="_Toc92958338"/>
      <w:bookmarkStart w:id="773" w:name="_Toc92963809"/>
      <w:bookmarkStart w:id="774" w:name="_Toc92965155"/>
      <w:bookmarkStart w:id="775" w:name="_Toc92966284"/>
      <w:bookmarkStart w:id="776" w:name="_Toc92999885"/>
      <w:bookmarkStart w:id="777" w:name="_Toc93003798"/>
      <w:bookmarkStart w:id="778" w:name="_Toc93004125"/>
      <w:bookmarkStart w:id="779" w:name="_Toc93046918"/>
      <w:bookmarkStart w:id="780" w:name="_Toc93047012"/>
      <w:bookmarkStart w:id="781" w:name="_Toc93057692"/>
      <w:bookmarkStart w:id="782" w:name="_Toc117378177"/>
      <w:bookmarkStart w:id="783" w:name="_Toc124150856"/>
      <w:bookmarkStart w:id="784" w:name="_Toc124168097"/>
      <w:bookmarkStart w:id="785" w:name="_Toc124173630"/>
      <w:bookmarkStart w:id="786" w:name="_Toc124175190"/>
      <w:bookmarkStart w:id="787" w:name="_Toc124410816"/>
      <w:bookmarkStart w:id="788" w:name="_Toc124762429"/>
      <w:bookmarkStart w:id="789" w:name="_Toc124762595"/>
      <w:bookmarkStart w:id="790" w:name="_Toc125121022"/>
      <w:bookmarkStart w:id="791" w:name="_Toc91426409"/>
      <w:bookmarkEnd w:id="750"/>
      <w:bookmarkEnd w:id="751"/>
      <w:bookmarkEnd w:id="752"/>
      <w:bookmarkEnd w:id="753"/>
      <w:bookmarkEnd w:id="754"/>
      <w:bookmarkEnd w:id="755"/>
      <w:bookmarkEnd w:id="756"/>
      <w:bookmarkEnd w:id="757"/>
      <w:bookmarkEnd w:id="758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  <w:bookmarkEnd w:id="767"/>
      <w:bookmarkEnd w:id="768"/>
      <w:bookmarkEnd w:id="769"/>
      <w:bookmarkEnd w:id="770"/>
      <w:bookmarkEnd w:id="771"/>
      <w:bookmarkEnd w:id="772"/>
      <w:bookmarkEnd w:id="773"/>
      <w:bookmarkEnd w:id="774"/>
      <w:bookmarkEnd w:id="775"/>
      <w:bookmarkEnd w:id="776"/>
      <w:bookmarkEnd w:id="777"/>
      <w:bookmarkEnd w:id="778"/>
      <w:bookmarkEnd w:id="779"/>
      <w:bookmarkEnd w:id="780"/>
      <w:bookmarkEnd w:id="781"/>
      <w:bookmarkEnd w:id="782"/>
      <w:bookmarkEnd w:id="783"/>
      <w:bookmarkEnd w:id="784"/>
      <w:bookmarkEnd w:id="785"/>
      <w:bookmarkEnd w:id="786"/>
      <w:bookmarkEnd w:id="787"/>
      <w:bookmarkEnd w:id="788"/>
      <w:bookmarkEnd w:id="789"/>
      <w:bookmarkEnd w:id="790"/>
    </w:p>
    <w:p w14:paraId="48D91279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92" w:name="_Toc92921191"/>
      <w:bookmarkStart w:id="793" w:name="_Toc92921290"/>
      <w:bookmarkStart w:id="794" w:name="_Toc92958339"/>
      <w:bookmarkStart w:id="795" w:name="_Toc92963810"/>
      <w:bookmarkStart w:id="796" w:name="_Toc92965156"/>
      <w:bookmarkStart w:id="797" w:name="_Toc92966285"/>
      <w:bookmarkStart w:id="798" w:name="_Toc92999886"/>
      <w:bookmarkStart w:id="799" w:name="_Toc93003799"/>
      <w:bookmarkStart w:id="800" w:name="_Toc93004126"/>
      <w:bookmarkStart w:id="801" w:name="_Toc93046919"/>
      <w:bookmarkStart w:id="802" w:name="_Toc93047013"/>
      <w:bookmarkStart w:id="803" w:name="_Toc93057693"/>
      <w:bookmarkStart w:id="804" w:name="_Toc117378178"/>
      <w:bookmarkStart w:id="805" w:name="_Toc124150857"/>
      <w:bookmarkStart w:id="806" w:name="_Toc124168098"/>
      <w:bookmarkStart w:id="807" w:name="_Toc124173631"/>
      <w:bookmarkStart w:id="808" w:name="_Toc124175191"/>
      <w:bookmarkStart w:id="809" w:name="_Toc124410817"/>
      <w:bookmarkStart w:id="810" w:name="_Toc124762430"/>
      <w:bookmarkStart w:id="811" w:name="_Toc124762596"/>
      <w:bookmarkStart w:id="812" w:name="_Toc125121023"/>
      <w:bookmarkEnd w:id="792"/>
      <w:bookmarkEnd w:id="793"/>
      <w:bookmarkEnd w:id="794"/>
      <w:bookmarkEnd w:id="795"/>
      <w:bookmarkEnd w:id="796"/>
      <w:bookmarkEnd w:id="797"/>
      <w:bookmarkEnd w:id="798"/>
      <w:bookmarkEnd w:id="799"/>
      <w:bookmarkEnd w:id="800"/>
      <w:bookmarkEnd w:id="801"/>
      <w:bookmarkEnd w:id="802"/>
      <w:bookmarkEnd w:id="803"/>
      <w:bookmarkEnd w:id="804"/>
      <w:bookmarkEnd w:id="805"/>
      <w:bookmarkEnd w:id="806"/>
      <w:bookmarkEnd w:id="807"/>
      <w:bookmarkEnd w:id="808"/>
      <w:bookmarkEnd w:id="809"/>
      <w:bookmarkEnd w:id="810"/>
      <w:bookmarkEnd w:id="811"/>
      <w:bookmarkEnd w:id="812"/>
    </w:p>
    <w:p w14:paraId="6FBE47EB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813" w:name="_Toc92921192"/>
      <w:bookmarkStart w:id="814" w:name="_Toc92921291"/>
      <w:bookmarkStart w:id="815" w:name="_Toc92958340"/>
      <w:bookmarkStart w:id="816" w:name="_Toc92963811"/>
      <w:bookmarkStart w:id="817" w:name="_Toc92965157"/>
      <w:bookmarkStart w:id="818" w:name="_Toc92966286"/>
      <w:bookmarkStart w:id="819" w:name="_Toc92999887"/>
      <w:bookmarkStart w:id="820" w:name="_Toc93003800"/>
      <w:bookmarkStart w:id="821" w:name="_Toc93004127"/>
      <w:bookmarkStart w:id="822" w:name="_Toc93046920"/>
      <w:bookmarkStart w:id="823" w:name="_Toc93047014"/>
      <w:bookmarkStart w:id="824" w:name="_Toc93057694"/>
      <w:bookmarkStart w:id="825" w:name="_Toc117378179"/>
      <w:bookmarkStart w:id="826" w:name="_Toc124150858"/>
      <w:bookmarkStart w:id="827" w:name="_Toc124168099"/>
      <w:bookmarkStart w:id="828" w:name="_Toc124173632"/>
      <w:bookmarkStart w:id="829" w:name="_Toc124175192"/>
      <w:bookmarkStart w:id="830" w:name="_Toc124410818"/>
      <w:bookmarkStart w:id="831" w:name="_Toc124762431"/>
      <w:bookmarkStart w:id="832" w:name="_Toc124762597"/>
      <w:bookmarkStart w:id="833" w:name="_Toc125121024"/>
      <w:bookmarkEnd w:id="813"/>
      <w:bookmarkEnd w:id="814"/>
      <w:bookmarkEnd w:id="815"/>
      <w:bookmarkEnd w:id="816"/>
      <w:bookmarkEnd w:id="817"/>
      <w:bookmarkEnd w:id="818"/>
      <w:bookmarkEnd w:id="819"/>
      <w:bookmarkEnd w:id="820"/>
      <w:bookmarkEnd w:id="821"/>
      <w:bookmarkEnd w:id="822"/>
      <w:bookmarkEnd w:id="823"/>
      <w:bookmarkEnd w:id="824"/>
      <w:bookmarkEnd w:id="825"/>
      <w:bookmarkEnd w:id="826"/>
      <w:bookmarkEnd w:id="827"/>
      <w:bookmarkEnd w:id="828"/>
      <w:bookmarkEnd w:id="829"/>
      <w:bookmarkEnd w:id="830"/>
      <w:bookmarkEnd w:id="831"/>
      <w:bookmarkEnd w:id="832"/>
      <w:bookmarkEnd w:id="833"/>
    </w:p>
    <w:p w14:paraId="52FADAA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834" w:name="_Toc92921193"/>
      <w:bookmarkStart w:id="835" w:name="_Toc92921292"/>
      <w:bookmarkStart w:id="836" w:name="_Toc92958341"/>
      <w:bookmarkStart w:id="837" w:name="_Toc92963812"/>
      <w:bookmarkStart w:id="838" w:name="_Toc92965158"/>
      <w:bookmarkStart w:id="839" w:name="_Toc92966287"/>
      <w:bookmarkStart w:id="840" w:name="_Toc92999888"/>
      <w:bookmarkStart w:id="841" w:name="_Toc93003801"/>
      <w:bookmarkStart w:id="842" w:name="_Toc93004128"/>
      <w:bookmarkStart w:id="843" w:name="_Toc93046921"/>
      <w:bookmarkStart w:id="844" w:name="_Toc93047015"/>
      <w:bookmarkStart w:id="845" w:name="_Toc93057695"/>
      <w:bookmarkStart w:id="846" w:name="_Toc117378180"/>
      <w:bookmarkStart w:id="847" w:name="_Toc124150859"/>
      <w:bookmarkStart w:id="848" w:name="_Toc124168100"/>
      <w:bookmarkStart w:id="849" w:name="_Toc124173633"/>
      <w:bookmarkStart w:id="850" w:name="_Toc124175193"/>
      <w:bookmarkStart w:id="851" w:name="_Toc124410819"/>
      <w:bookmarkStart w:id="852" w:name="_Toc124762432"/>
      <w:bookmarkStart w:id="853" w:name="_Toc124762598"/>
      <w:bookmarkStart w:id="854" w:name="_Toc125121025"/>
      <w:bookmarkEnd w:id="834"/>
      <w:bookmarkEnd w:id="835"/>
      <w:bookmarkEnd w:id="836"/>
      <w:bookmarkEnd w:id="837"/>
      <w:bookmarkEnd w:id="838"/>
      <w:bookmarkEnd w:id="839"/>
      <w:bookmarkEnd w:id="840"/>
      <w:bookmarkEnd w:id="841"/>
      <w:bookmarkEnd w:id="842"/>
      <w:bookmarkEnd w:id="843"/>
      <w:bookmarkEnd w:id="844"/>
      <w:bookmarkEnd w:id="845"/>
      <w:bookmarkEnd w:id="846"/>
      <w:bookmarkEnd w:id="847"/>
      <w:bookmarkEnd w:id="848"/>
      <w:bookmarkEnd w:id="849"/>
      <w:bookmarkEnd w:id="850"/>
      <w:bookmarkEnd w:id="851"/>
      <w:bookmarkEnd w:id="852"/>
      <w:bookmarkEnd w:id="853"/>
      <w:bookmarkEnd w:id="854"/>
    </w:p>
    <w:p w14:paraId="3636CFE3" w14:textId="71D9FE3A" w:rsidR="00E138AA" w:rsidRPr="006F4FE6" w:rsidRDefault="00E138AA">
      <w:pPr>
        <w:pStyle w:val="Heading2"/>
        <w:numPr>
          <w:ilvl w:val="1"/>
          <w:numId w:val="6"/>
        </w:numPr>
        <w:spacing w:before="0" w:line="36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855" w:name="_Toc93057696"/>
      <w:bookmarkStart w:id="856" w:name="_Toc125121026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simpulan</w:t>
      </w:r>
      <w:bookmarkEnd w:id="791"/>
      <w:bookmarkEnd w:id="855"/>
      <w:bookmarkEnd w:id="856"/>
    </w:p>
    <w:p w14:paraId="007EF273" w14:textId="37EF79FE" w:rsidR="002431E4" w:rsidRDefault="00FB78E4" w:rsidP="00611E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bookmarkStart w:id="857" w:name="_Toc91427475"/>
      <w:bookmarkStart w:id="858" w:name="_Toc91574616"/>
      <w:bookmarkStart w:id="859" w:name="_Toc91574881"/>
      <w:bookmarkStart w:id="860" w:name="_Toc91947693"/>
      <w:bookmarkStart w:id="861" w:name="_Toc92103437"/>
      <w:bookmarkStart w:id="862" w:name="_Toc92138846"/>
      <w:bookmarkStart w:id="863" w:name="_Toc92740204"/>
      <w:bookmarkStart w:id="864" w:name="_Toc92740290"/>
      <w:bookmarkStart w:id="865" w:name="_Toc92740377"/>
      <w:bookmarkStart w:id="866" w:name="_Toc92740465"/>
      <w:bookmarkStart w:id="867" w:name="_Toc92776607"/>
      <w:bookmarkStart w:id="868" w:name="_Toc92873958"/>
      <w:bookmarkStart w:id="869" w:name="_Toc92874365"/>
      <w:bookmarkStart w:id="870" w:name="_Toc92874716"/>
      <w:bookmarkStart w:id="871" w:name="_Toc92921195"/>
      <w:bookmarkStart w:id="872" w:name="_Toc92921294"/>
      <w:bookmarkStart w:id="873" w:name="_Toc92958343"/>
      <w:bookmarkEnd w:id="857"/>
      <w:bookmarkEnd w:id="858"/>
      <w:bookmarkEnd w:id="859"/>
      <w:bookmarkEnd w:id="860"/>
      <w:bookmarkEnd w:id="861"/>
      <w:bookmarkEnd w:id="862"/>
      <w:bookmarkEnd w:id="863"/>
      <w:bookmarkEnd w:id="864"/>
      <w:bookmarkEnd w:id="865"/>
      <w:bookmarkEnd w:id="866"/>
      <w:bookmarkEnd w:id="867"/>
      <w:bookmarkEnd w:id="868"/>
      <w:bookmarkEnd w:id="869"/>
      <w:bookmarkEnd w:id="870"/>
      <w:bookmarkEnd w:id="871"/>
      <w:bookmarkEnd w:id="872"/>
      <w:bookmarkEnd w:id="873"/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i PT ODISYS INDONESIA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>;</w:t>
      </w:r>
    </w:p>
    <w:p w14:paraId="7927D24C" w14:textId="03BBB0F8" w:rsidR="00FB78E4" w:rsidRPr="00FB78E4" w:rsidRDefault="00FB78E4" w:rsidP="00FB78E4">
      <w:pPr>
        <w:pStyle w:val="ListParagraph"/>
        <w:numPr>
          <w:ilvl w:val="0"/>
          <w:numId w:val="3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367533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874" w:name="_Toc92963814"/>
      <w:bookmarkStart w:id="875" w:name="_Toc92965160"/>
      <w:bookmarkStart w:id="876" w:name="_Toc92966289"/>
      <w:bookmarkStart w:id="877" w:name="_Toc92999890"/>
      <w:bookmarkStart w:id="878" w:name="_Toc93003803"/>
      <w:bookmarkStart w:id="879" w:name="_Toc93004130"/>
      <w:bookmarkStart w:id="880" w:name="_Toc93046923"/>
      <w:bookmarkStart w:id="881" w:name="_Toc93047017"/>
      <w:bookmarkStart w:id="882" w:name="_Toc93057697"/>
      <w:bookmarkStart w:id="883" w:name="_Toc117378182"/>
      <w:bookmarkStart w:id="884" w:name="_Toc124150861"/>
      <w:bookmarkStart w:id="885" w:name="_Toc124168102"/>
      <w:bookmarkStart w:id="886" w:name="_Toc124173635"/>
      <w:bookmarkStart w:id="887" w:name="_Toc124175195"/>
      <w:bookmarkStart w:id="888" w:name="_Toc124410821"/>
      <w:bookmarkStart w:id="889" w:name="_Toc124762434"/>
      <w:bookmarkStart w:id="890" w:name="_Toc124762600"/>
      <w:bookmarkStart w:id="891" w:name="_Toc125121027"/>
      <w:bookmarkEnd w:id="874"/>
      <w:bookmarkEnd w:id="875"/>
      <w:bookmarkEnd w:id="876"/>
      <w:bookmarkEnd w:id="877"/>
      <w:bookmarkEnd w:id="878"/>
      <w:bookmarkEnd w:id="879"/>
      <w:bookmarkEnd w:id="880"/>
      <w:bookmarkEnd w:id="881"/>
      <w:bookmarkEnd w:id="882"/>
      <w:bookmarkEnd w:id="883"/>
      <w:bookmarkEnd w:id="884"/>
      <w:bookmarkEnd w:id="885"/>
      <w:bookmarkEnd w:id="886"/>
      <w:bookmarkEnd w:id="887"/>
      <w:bookmarkEnd w:id="888"/>
      <w:bookmarkEnd w:id="889"/>
      <w:bookmarkEnd w:id="890"/>
      <w:bookmarkEnd w:id="891"/>
    </w:p>
    <w:p w14:paraId="233A0FCF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892" w:name="_Toc91427476"/>
      <w:bookmarkStart w:id="893" w:name="_Toc91574617"/>
      <w:bookmarkStart w:id="894" w:name="_Toc91574882"/>
      <w:bookmarkStart w:id="895" w:name="_Toc91947694"/>
      <w:bookmarkStart w:id="896" w:name="_Toc92103438"/>
      <w:bookmarkStart w:id="897" w:name="_Toc92138847"/>
      <w:bookmarkStart w:id="898" w:name="_Toc92740205"/>
      <w:bookmarkStart w:id="899" w:name="_Toc92740291"/>
      <w:bookmarkStart w:id="900" w:name="_Toc92740378"/>
      <w:bookmarkStart w:id="901" w:name="_Toc92740466"/>
      <w:bookmarkStart w:id="902" w:name="_Toc92776608"/>
      <w:bookmarkStart w:id="903" w:name="_Toc92873959"/>
      <w:bookmarkStart w:id="904" w:name="_Toc92874366"/>
      <w:bookmarkStart w:id="905" w:name="_Toc92874717"/>
      <w:bookmarkStart w:id="906" w:name="_Toc92921196"/>
      <w:bookmarkStart w:id="907" w:name="_Toc92921295"/>
      <w:bookmarkStart w:id="908" w:name="_Toc92958344"/>
      <w:bookmarkStart w:id="909" w:name="_Toc92963815"/>
      <w:bookmarkStart w:id="910" w:name="_Toc92965161"/>
      <w:bookmarkStart w:id="911" w:name="_Toc92966290"/>
      <w:bookmarkStart w:id="912" w:name="_Toc92999891"/>
      <w:bookmarkStart w:id="913" w:name="_Toc93003804"/>
      <w:bookmarkStart w:id="914" w:name="_Toc93004131"/>
      <w:bookmarkStart w:id="915" w:name="_Toc93046924"/>
      <w:bookmarkStart w:id="916" w:name="_Toc93047018"/>
      <w:bookmarkStart w:id="917" w:name="_Toc93057698"/>
      <w:bookmarkStart w:id="918" w:name="_Toc117378183"/>
      <w:bookmarkStart w:id="919" w:name="_Toc124150862"/>
      <w:bookmarkStart w:id="920" w:name="_Toc124168103"/>
      <w:bookmarkStart w:id="921" w:name="_Toc124173636"/>
      <w:bookmarkStart w:id="922" w:name="_Toc124175196"/>
      <w:bookmarkStart w:id="923" w:name="_Toc124410822"/>
      <w:bookmarkStart w:id="924" w:name="_Toc124762435"/>
      <w:bookmarkStart w:id="925" w:name="_Toc124762601"/>
      <w:bookmarkStart w:id="926" w:name="_Toc125121028"/>
      <w:bookmarkEnd w:id="892"/>
      <w:bookmarkEnd w:id="893"/>
      <w:bookmarkEnd w:id="894"/>
      <w:bookmarkEnd w:id="895"/>
      <w:bookmarkEnd w:id="896"/>
      <w:bookmarkEnd w:id="897"/>
      <w:bookmarkEnd w:id="898"/>
      <w:bookmarkEnd w:id="899"/>
      <w:bookmarkEnd w:id="900"/>
      <w:bookmarkEnd w:id="901"/>
      <w:bookmarkEnd w:id="902"/>
      <w:bookmarkEnd w:id="903"/>
      <w:bookmarkEnd w:id="904"/>
      <w:bookmarkEnd w:id="905"/>
      <w:bookmarkEnd w:id="906"/>
      <w:bookmarkEnd w:id="907"/>
      <w:bookmarkEnd w:id="908"/>
      <w:bookmarkEnd w:id="909"/>
      <w:bookmarkEnd w:id="910"/>
      <w:bookmarkEnd w:id="911"/>
      <w:bookmarkEnd w:id="912"/>
      <w:bookmarkEnd w:id="913"/>
      <w:bookmarkEnd w:id="914"/>
      <w:bookmarkEnd w:id="915"/>
      <w:bookmarkEnd w:id="916"/>
      <w:bookmarkEnd w:id="917"/>
      <w:bookmarkEnd w:id="918"/>
      <w:bookmarkEnd w:id="919"/>
      <w:bookmarkEnd w:id="920"/>
      <w:bookmarkEnd w:id="921"/>
      <w:bookmarkEnd w:id="922"/>
      <w:bookmarkEnd w:id="923"/>
      <w:bookmarkEnd w:id="924"/>
      <w:bookmarkEnd w:id="925"/>
      <w:bookmarkEnd w:id="926"/>
    </w:p>
    <w:p w14:paraId="30C47DB5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927" w:name="_Toc91427477"/>
      <w:bookmarkStart w:id="928" w:name="_Toc91574618"/>
      <w:bookmarkStart w:id="929" w:name="_Toc91574883"/>
      <w:bookmarkStart w:id="930" w:name="_Toc91947695"/>
      <w:bookmarkStart w:id="931" w:name="_Toc92103439"/>
      <w:bookmarkStart w:id="932" w:name="_Toc92138848"/>
      <w:bookmarkStart w:id="933" w:name="_Toc92740206"/>
      <w:bookmarkStart w:id="934" w:name="_Toc92740292"/>
      <w:bookmarkStart w:id="935" w:name="_Toc92740379"/>
      <w:bookmarkStart w:id="936" w:name="_Toc92740467"/>
      <w:bookmarkStart w:id="937" w:name="_Toc92776609"/>
      <w:bookmarkStart w:id="938" w:name="_Toc92873960"/>
      <w:bookmarkStart w:id="939" w:name="_Toc92874367"/>
      <w:bookmarkStart w:id="940" w:name="_Toc92874718"/>
      <w:bookmarkStart w:id="941" w:name="_Toc92921197"/>
      <w:bookmarkStart w:id="942" w:name="_Toc92921296"/>
      <w:bookmarkStart w:id="943" w:name="_Toc92958345"/>
      <w:bookmarkStart w:id="944" w:name="_Toc92963816"/>
      <w:bookmarkStart w:id="945" w:name="_Toc92965162"/>
      <w:bookmarkStart w:id="946" w:name="_Toc92966291"/>
      <w:bookmarkStart w:id="947" w:name="_Toc92999892"/>
      <w:bookmarkStart w:id="948" w:name="_Toc93003805"/>
      <w:bookmarkStart w:id="949" w:name="_Toc93004132"/>
      <w:bookmarkStart w:id="950" w:name="_Toc93046925"/>
      <w:bookmarkStart w:id="951" w:name="_Toc93047019"/>
      <w:bookmarkStart w:id="952" w:name="_Toc93057699"/>
      <w:bookmarkStart w:id="953" w:name="_Toc117378184"/>
      <w:bookmarkStart w:id="954" w:name="_Toc124150863"/>
      <w:bookmarkStart w:id="955" w:name="_Toc124168104"/>
      <w:bookmarkStart w:id="956" w:name="_Toc124173637"/>
      <w:bookmarkStart w:id="957" w:name="_Toc124175197"/>
      <w:bookmarkStart w:id="958" w:name="_Toc124410823"/>
      <w:bookmarkStart w:id="959" w:name="_Toc124762436"/>
      <w:bookmarkStart w:id="960" w:name="_Toc124762602"/>
      <w:bookmarkStart w:id="961" w:name="_Toc125121029"/>
      <w:bookmarkEnd w:id="927"/>
      <w:bookmarkEnd w:id="928"/>
      <w:bookmarkEnd w:id="929"/>
      <w:bookmarkEnd w:id="930"/>
      <w:bookmarkEnd w:id="931"/>
      <w:bookmarkEnd w:id="932"/>
      <w:bookmarkEnd w:id="933"/>
      <w:bookmarkEnd w:id="934"/>
      <w:bookmarkEnd w:id="935"/>
      <w:bookmarkEnd w:id="936"/>
      <w:bookmarkEnd w:id="937"/>
      <w:bookmarkEnd w:id="938"/>
      <w:bookmarkEnd w:id="939"/>
      <w:bookmarkEnd w:id="940"/>
      <w:bookmarkEnd w:id="941"/>
      <w:bookmarkEnd w:id="942"/>
      <w:bookmarkEnd w:id="943"/>
      <w:bookmarkEnd w:id="944"/>
      <w:bookmarkEnd w:id="945"/>
      <w:bookmarkEnd w:id="946"/>
      <w:bookmarkEnd w:id="947"/>
      <w:bookmarkEnd w:id="948"/>
      <w:bookmarkEnd w:id="949"/>
      <w:bookmarkEnd w:id="950"/>
      <w:bookmarkEnd w:id="951"/>
      <w:bookmarkEnd w:id="952"/>
      <w:bookmarkEnd w:id="953"/>
      <w:bookmarkEnd w:id="954"/>
      <w:bookmarkEnd w:id="955"/>
      <w:bookmarkEnd w:id="956"/>
      <w:bookmarkEnd w:id="957"/>
      <w:bookmarkEnd w:id="958"/>
      <w:bookmarkEnd w:id="959"/>
      <w:bookmarkEnd w:id="960"/>
      <w:bookmarkEnd w:id="961"/>
    </w:p>
    <w:p w14:paraId="02AA4FD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962" w:name="_Toc91427478"/>
      <w:bookmarkStart w:id="963" w:name="_Toc91574619"/>
      <w:bookmarkStart w:id="964" w:name="_Toc91574884"/>
      <w:bookmarkStart w:id="965" w:name="_Toc91947696"/>
      <w:bookmarkStart w:id="966" w:name="_Toc92103440"/>
      <w:bookmarkStart w:id="967" w:name="_Toc92138849"/>
      <w:bookmarkStart w:id="968" w:name="_Toc92740207"/>
      <w:bookmarkStart w:id="969" w:name="_Toc92740293"/>
      <w:bookmarkStart w:id="970" w:name="_Toc92740380"/>
      <w:bookmarkStart w:id="971" w:name="_Toc92740468"/>
      <w:bookmarkStart w:id="972" w:name="_Toc92776610"/>
      <w:bookmarkStart w:id="973" w:name="_Toc92873961"/>
      <w:bookmarkStart w:id="974" w:name="_Toc92874368"/>
      <w:bookmarkStart w:id="975" w:name="_Toc92874719"/>
      <w:bookmarkStart w:id="976" w:name="_Toc92921198"/>
      <w:bookmarkStart w:id="977" w:name="_Toc92921297"/>
      <w:bookmarkStart w:id="978" w:name="_Toc92958346"/>
      <w:bookmarkStart w:id="979" w:name="_Toc92963817"/>
      <w:bookmarkStart w:id="980" w:name="_Toc92965163"/>
      <w:bookmarkStart w:id="981" w:name="_Toc92966292"/>
      <w:bookmarkStart w:id="982" w:name="_Toc92999893"/>
      <w:bookmarkStart w:id="983" w:name="_Toc93003806"/>
      <w:bookmarkStart w:id="984" w:name="_Toc93004133"/>
      <w:bookmarkStart w:id="985" w:name="_Toc93046926"/>
      <w:bookmarkStart w:id="986" w:name="_Toc93047020"/>
      <w:bookmarkStart w:id="987" w:name="_Toc93057700"/>
      <w:bookmarkStart w:id="988" w:name="_Toc117378185"/>
      <w:bookmarkStart w:id="989" w:name="_Toc124150864"/>
      <w:bookmarkStart w:id="990" w:name="_Toc124168105"/>
      <w:bookmarkStart w:id="991" w:name="_Toc124173638"/>
      <w:bookmarkStart w:id="992" w:name="_Toc124175198"/>
      <w:bookmarkStart w:id="993" w:name="_Toc124410824"/>
      <w:bookmarkStart w:id="994" w:name="_Toc124762437"/>
      <w:bookmarkStart w:id="995" w:name="_Toc124762603"/>
      <w:bookmarkStart w:id="996" w:name="_Toc125121030"/>
      <w:bookmarkEnd w:id="962"/>
      <w:bookmarkEnd w:id="963"/>
      <w:bookmarkEnd w:id="964"/>
      <w:bookmarkEnd w:id="965"/>
      <w:bookmarkEnd w:id="966"/>
      <w:bookmarkEnd w:id="967"/>
      <w:bookmarkEnd w:id="968"/>
      <w:bookmarkEnd w:id="969"/>
      <w:bookmarkEnd w:id="970"/>
      <w:bookmarkEnd w:id="971"/>
      <w:bookmarkEnd w:id="972"/>
      <w:bookmarkEnd w:id="973"/>
      <w:bookmarkEnd w:id="974"/>
      <w:bookmarkEnd w:id="975"/>
      <w:bookmarkEnd w:id="976"/>
      <w:bookmarkEnd w:id="977"/>
      <w:bookmarkEnd w:id="978"/>
      <w:bookmarkEnd w:id="979"/>
      <w:bookmarkEnd w:id="980"/>
      <w:bookmarkEnd w:id="981"/>
      <w:bookmarkEnd w:id="982"/>
      <w:bookmarkEnd w:id="983"/>
      <w:bookmarkEnd w:id="984"/>
      <w:bookmarkEnd w:id="985"/>
      <w:bookmarkEnd w:id="986"/>
      <w:bookmarkEnd w:id="987"/>
      <w:bookmarkEnd w:id="988"/>
      <w:bookmarkEnd w:id="989"/>
      <w:bookmarkEnd w:id="990"/>
      <w:bookmarkEnd w:id="991"/>
      <w:bookmarkEnd w:id="992"/>
      <w:bookmarkEnd w:id="993"/>
      <w:bookmarkEnd w:id="994"/>
      <w:bookmarkEnd w:id="995"/>
      <w:bookmarkEnd w:id="996"/>
    </w:p>
    <w:p w14:paraId="0D307AE5" w14:textId="77777777" w:rsidR="007B22DC" w:rsidRPr="006F4FE6" w:rsidRDefault="007B22DC">
      <w:pPr>
        <w:pStyle w:val="ListParagraph"/>
        <w:keepNext/>
        <w:keepLines/>
        <w:numPr>
          <w:ilvl w:val="1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997" w:name="_Toc91427479"/>
      <w:bookmarkStart w:id="998" w:name="_Toc91574620"/>
      <w:bookmarkStart w:id="999" w:name="_Toc91574885"/>
      <w:bookmarkStart w:id="1000" w:name="_Toc91947697"/>
      <w:bookmarkStart w:id="1001" w:name="_Toc92103441"/>
      <w:bookmarkStart w:id="1002" w:name="_Toc92138850"/>
      <w:bookmarkStart w:id="1003" w:name="_Toc92740208"/>
      <w:bookmarkStart w:id="1004" w:name="_Toc92740294"/>
      <w:bookmarkStart w:id="1005" w:name="_Toc92740381"/>
      <w:bookmarkStart w:id="1006" w:name="_Toc92740469"/>
      <w:bookmarkStart w:id="1007" w:name="_Toc92776611"/>
      <w:bookmarkStart w:id="1008" w:name="_Toc92873962"/>
      <w:bookmarkStart w:id="1009" w:name="_Toc92874369"/>
      <w:bookmarkStart w:id="1010" w:name="_Toc92874720"/>
      <w:bookmarkStart w:id="1011" w:name="_Toc92921199"/>
      <w:bookmarkStart w:id="1012" w:name="_Toc92921298"/>
      <w:bookmarkStart w:id="1013" w:name="_Toc92958347"/>
      <w:bookmarkStart w:id="1014" w:name="_Toc92963818"/>
      <w:bookmarkStart w:id="1015" w:name="_Toc92965164"/>
      <w:bookmarkStart w:id="1016" w:name="_Toc92966293"/>
      <w:bookmarkStart w:id="1017" w:name="_Toc92999894"/>
      <w:bookmarkStart w:id="1018" w:name="_Toc93003807"/>
      <w:bookmarkStart w:id="1019" w:name="_Toc93004134"/>
      <w:bookmarkStart w:id="1020" w:name="_Toc93046927"/>
      <w:bookmarkStart w:id="1021" w:name="_Toc93047021"/>
      <w:bookmarkStart w:id="1022" w:name="_Toc93057701"/>
      <w:bookmarkStart w:id="1023" w:name="_Toc117378186"/>
      <w:bookmarkStart w:id="1024" w:name="_Toc124150865"/>
      <w:bookmarkStart w:id="1025" w:name="_Toc124168106"/>
      <w:bookmarkStart w:id="1026" w:name="_Toc124173639"/>
      <w:bookmarkStart w:id="1027" w:name="_Toc124175199"/>
      <w:bookmarkStart w:id="1028" w:name="_Toc124410825"/>
      <w:bookmarkStart w:id="1029" w:name="_Toc124762438"/>
      <w:bookmarkStart w:id="1030" w:name="_Toc124762604"/>
      <w:bookmarkStart w:id="1031" w:name="_Toc125121031"/>
      <w:bookmarkEnd w:id="997"/>
      <w:bookmarkEnd w:id="998"/>
      <w:bookmarkEnd w:id="999"/>
      <w:bookmarkEnd w:id="1000"/>
      <w:bookmarkEnd w:id="1001"/>
      <w:bookmarkEnd w:id="1002"/>
      <w:bookmarkEnd w:id="1003"/>
      <w:bookmarkEnd w:id="1004"/>
      <w:bookmarkEnd w:id="1005"/>
      <w:bookmarkEnd w:id="1006"/>
      <w:bookmarkEnd w:id="1007"/>
      <w:bookmarkEnd w:id="1008"/>
      <w:bookmarkEnd w:id="1009"/>
      <w:bookmarkEnd w:id="1010"/>
      <w:bookmarkEnd w:id="1011"/>
      <w:bookmarkEnd w:id="1012"/>
      <w:bookmarkEnd w:id="1013"/>
      <w:bookmarkEnd w:id="1014"/>
      <w:bookmarkEnd w:id="1015"/>
      <w:bookmarkEnd w:id="1016"/>
      <w:bookmarkEnd w:id="1017"/>
      <w:bookmarkEnd w:id="1018"/>
      <w:bookmarkEnd w:id="1019"/>
      <w:bookmarkEnd w:id="1020"/>
      <w:bookmarkEnd w:id="1021"/>
      <w:bookmarkEnd w:id="1022"/>
      <w:bookmarkEnd w:id="1023"/>
      <w:bookmarkEnd w:id="1024"/>
      <w:bookmarkEnd w:id="1025"/>
      <w:bookmarkEnd w:id="1026"/>
      <w:bookmarkEnd w:id="1027"/>
      <w:bookmarkEnd w:id="1028"/>
      <w:bookmarkEnd w:id="1029"/>
      <w:bookmarkEnd w:id="1030"/>
      <w:bookmarkEnd w:id="1031"/>
    </w:p>
    <w:p w14:paraId="6FD1FAD3" w14:textId="5AC686DC" w:rsidR="00E138AA" w:rsidRPr="006F4FE6" w:rsidRDefault="00E138AA">
      <w:pPr>
        <w:pStyle w:val="Heading2"/>
        <w:numPr>
          <w:ilvl w:val="1"/>
          <w:numId w:val="7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32" w:name="_Toc93057702"/>
      <w:bookmarkStart w:id="1033" w:name="_Toc125121032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aran</w:t>
      </w:r>
      <w:bookmarkEnd w:id="1032"/>
      <w:bookmarkEnd w:id="1033"/>
    </w:p>
    <w:p w14:paraId="659055CE" w14:textId="0C953277" w:rsidR="00C16A42" w:rsidRDefault="00611E45" w:rsidP="00611E4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BDC3CA" w14:textId="41C6EC2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u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.</w:t>
      </w:r>
    </w:p>
    <w:p w14:paraId="075E9233" w14:textId="7BBB8A8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ff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</w:t>
      </w:r>
      <w:proofErr w:type="spellEnd"/>
      <w:r w:rsidR="005A36A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f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QA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BD3CFBB" w14:textId="7B953302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</w:p>
    <w:p w14:paraId="25D2D834" w14:textId="7C4AD67E" w:rsidR="00611E45" w:rsidRP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D38A211" w14:textId="01E5AE05" w:rsidR="00C16A42" w:rsidRPr="006F4FE6" w:rsidRDefault="00C16A42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30AE4509" w14:textId="47E795F7" w:rsidR="00424DD9" w:rsidRPr="006F4FE6" w:rsidRDefault="00C16A42" w:rsidP="00DA272C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034" w:name="_Toc91426410"/>
      <w:bookmarkStart w:id="1035" w:name="_Toc93057703"/>
      <w:bookmarkStart w:id="1036" w:name="_Toc125121033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AFTAR PUSTAKA</w:t>
      </w:r>
      <w:bookmarkEnd w:id="1034"/>
      <w:bookmarkEnd w:id="1035"/>
      <w:bookmarkEnd w:id="1036"/>
    </w:p>
    <w:p w14:paraId="77E69C3B" w14:textId="3202E0D0" w:rsidR="001707DE" w:rsidRPr="006F4FE6" w:rsidRDefault="006F1286" w:rsidP="00A7364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6F4FE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F4FE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F4FE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A711128" w14:textId="702C66EA" w:rsidR="00424DD9" w:rsidRPr="006F4FE6" w:rsidRDefault="000C3A8B" w:rsidP="00A3447B">
      <w:pPr>
        <w:spacing w:after="0" w:line="360" w:lineRule="auto"/>
        <w:jc w:val="center"/>
        <w:rPr>
          <w:rFonts w:ascii="Times New Roman" w:eastAsiaTheme="majorEastAsia" w:hAnsi="Times New Roman" w:cs="Times New Roman"/>
          <w:sz w:val="32"/>
          <w:szCs w:val="32"/>
        </w:rPr>
      </w:pPr>
      <w:proofErr w:type="spellStart"/>
      <w:r>
        <w:rPr>
          <w:rFonts w:ascii="Roboto" w:hAnsi="Roboto"/>
          <w:color w:val="636363"/>
          <w:shd w:val="clear" w:color="auto" w:fill="FFFFFF"/>
        </w:rPr>
        <w:t>Riadi</w:t>
      </w:r>
      <w:proofErr w:type="spellEnd"/>
      <w:r>
        <w:rPr>
          <w:rFonts w:ascii="Roboto" w:hAnsi="Roboto"/>
          <w:color w:val="636363"/>
          <w:shd w:val="clear" w:color="auto" w:fill="FFFFFF"/>
        </w:rPr>
        <w:t xml:space="preserve">, </w:t>
      </w:r>
      <w:proofErr w:type="spellStart"/>
      <w:r>
        <w:rPr>
          <w:rFonts w:ascii="Roboto" w:hAnsi="Roboto"/>
          <w:color w:val="636363"/>
          <w:shd w:val="clear" w:color="auto" w:fill="FFFFFF"/>
        </w:rPr>
        <w:t>Muchlisin</w:t>
      </w:r>
      <w:proofErr w:type="spellEnd"/>
      <w:r>
        <w:rPr>
          <w:rFonts w:ascii="Roboto" w:hAnsi="Roboto"/>
          <w:color w:val="636363"/>
          <w:shd w:val="clear" w:color="auto" w:fill="FFFFFF"/>
        </w:rPr>
        <w:t>. (</w:t>
      </w:r>
      <w:r>
        <w:t>2021</w:t>
      </w:r>
      <w:r>
        <w:rPr>
          <w:rFonts w:ascii="Roboto" w:hAnsi="Roboto"/>
          <w:color w:val="636363"/>
          <w:shd w:val="clear" w:color="auto" w:fill="FFFFFF"/>
        </w:rPr>
        <w:t>). </w:t>
      </w:r>
      <w:proofErr w:type="spellStart"/>
      <w:r>
        <w:rPr>
          <w:rFonts w:ascii="Roboto" w:hAnsi="Roboto"/>
          <w:b/>
          <w:bCs/>
          <w:i/>
          <w:iCs/>
          <w:color w:val="636363"/>
        </w:rPr>
        <w:t>Praktik</w:t>
      </w:r>
      <w:proofErr w:type="spellEnd"/>
      <w:r>
        <w:rPr>
          <w:rFonts w:ascii="Roboto" w:hAnsi="Roboto"/>
          <w:b/>
          <w:bCs/>
          <w:i/>
          <w:iCs/>
          <w:color w:val="636363"/>
        </w:rPr>
        <w:t xml:space="preserve"> </w:t>
      </w:r>
      <w:proofErr w:type="spellStart"/>
      <w:r>
        <w:rPr>
          <w:rFonts w:ascii="Roboto" w:hAnsi="Roboto"/>
          <w:b/>
          <w:bCs/>
          <w:i/>
          <w:iCs/>
          <w:color w:val="636363"/>
        </w:rPr>
        <w:t>Kerja</w:t>
      </w:r>
      <w:proofErr w:type="spellEnd"/>
      <w:r>
        <w:rPr>
          <w:rFonts w:ascii="Roboto" w:hAnsi="Roboto"/>
          <w:b/>
          <w:bCs/>
          <w:i/>
          <w:iCs/>
          <w:color w:val="636363"/>
        </w:rPr>
        <w:t xml:space="preserve"> </w:t>
      </w:r>
      <w:proofErr w:type="spellStart"/>
      <w:r>
        <w:rPr>
          <w:rFonts w:ascii="Roboto" w:hAnsi="Roboto"/>
          <w:b/>
          <w:bCs/>
          <w:i/>
          <w:iCs/>
          <w:color w:val="636363"/>
        </w:rPr>
        <w:t>Lapangan</w:t>
      </w:r>
      <w:proofErr w:type="spellEnd"/>
      <w:r>
        <w:rPr>
          <w:rFonts w:ascii="Roboto" w:hAnsi="Roboto"/>
          <w:b/>
          <w:bCs/>
          <w:i/>
          <w:iCs/>
          <w:color w:val="636363"/>
        </w:rPr>
        <w:t xml:space="preserve"> (</w:t>
      </w:r>
      <w:proofErr w:type="spellStart"/>
      <w:r>
        <w:rPr>
          <w:rFonts w:ascii="Roboto" w:hAnsi="Roboto"/>
          <w:b/>
          <w:bCs/>
          <w:i/>
          <w:iCs/>
          <w:color w:val="636363"/>
        </w:rPr>
        <w:t>Pengertian</w:t>
      </w:r>
      <w:proofErr w:type="spellEnd"/>
      <w:r>
        <w:rPr>
          <w:rFonts w:ascii="Roboto" w:hAnsi="Roboto"/>
          <w:b/>
          <w:bCs/>
          <w:i/>
          <w:iCs/>
          <w:color w:val="636363"/>
        </w:rPr>
        <w:t xml:space="preserve">, </w:t>
      </w:r>
      <w:proofErr w:type="spellStart"/>
      <w:r>
        <w:rPr>
          <w:rFonts w:ascii="Roboto" w:hAnsi="Roboto"/>
          <w:b/>
          <w:bCs/>
          <w:i/>
          <w:iCs/>
          <w:color w:val="636363"/>
        </w:rPr>
        <w:t>Tujuan</w:t>
      </w:r>
      <w:proofErr w:type="spellEnd"/>
      <w:r>
        <w:rPr>
          <w:rFonts w:ascii="Roboto" w:hAnsi="Roboto"/>
          <w:b/>
          <w:bCs/>
          <w:i/>
          <w:iCs/>
          <w:color w:val="636363"/>
        </w:rPr>
        <w:t xml:space="preserve">, </w:t>
      </w:r>
      <w:proofErr w:type="spellStart"/>
      <w:r>
        <w:rPr>
          <w:rFonts w:ascii="Roboto" w:hAnsi="Roboto"/>
          <w:b/>
          <w:bCs/>
          <w:i/>
          <w:iCs/>
          <w:color w:val="636363"/>
        </w:rPr>
        <w:t>Manfaat</w:t>
      </w:r>
      <w:proofErr w:type="spellEnd"/>
      <w:r>
        <w:rPr>
          <w:rFonts w:ascii="Roboto" w:hAnsi="Roboto"/>
          <w:b/>
          <w:bCs/>
          <w:i/>
          <w:iCs/>
          <w:color w:val="636363"/>
        </w:rPr>
        <w:t xml:space="preserve">, </w:t>
      </w:r>
      <w:proofErr w:type="spellStart"/>
      <w:r>
        <w:rPr>
          <w:rFonts w:ascii="Roboto" w:hAnsi="Roboto"/>
          <w:b/>
          <w:bCs/>
          <w:i/>
          <w:iCs/>
          <w:color w:val="636363"/>
        </w:rPr>
        <w:t>Pelaksanaan</w:t>
      </w:r>
      <w:proofErr w:type="spellEnd"/>
      <w:r>
        <w:rPr>
          <w:rFonts w:ascii="Roboto" w:hAnsi="Roboto"/>
          <w:b/>
          <w:bCs/>
          <w:i/>
          <w:iCs/>
          <w:color w:val="636363"/>
        </w:rPr>
        <w:t xml:space="preserve"> dan </w:t>
      </w:r>
      <w:proofErr w:type="spellStart"/>
      <w:r>
        <w:rPr>
          <w:rFonts w:ascii="Roboto" w:hAnsi="Roboto"/>
          <w:b/>
          <w:bCs/>
          <w:i/>
          <w:iCs/>
          <w:color w:val="636363"/>
        </w:rPr>
        <w:t>Penilaian</w:t>
      </w:r>
      <w:proofErr w:type="spellEnd"/>
      <w:r>
        <w:rPr>
          <w:rFonts w:ascii="Roboto" w:hAnsi="Roboto"/>
          <w:b/>
          <w:bCs/>
          <w:i/>
          <w:iCs/>
          <w:color w:val="636363"/>
        </w:rPr>
        <w:t>)</w:t>
      </w:r>
      <w:r>
        <w:rPr>
          <w:rFonts w:ascii="Roboto" w:hAnsi="Roboto"/>
          <w:color w:val="636363"/>
          <w:shd w:val="clear" w:color="auto" w:fill="FFFFFF"/>
        </w:rPr>
        <w:t xml:space="preserve">. </w:t>
      </w:r>
      <w:proofErr w:type="spellStart"/>
      <w:r>
        <w:rPr>
          <w:rFonts w:ascii="Roboto" w:hAnsi="Roboto"/>
          <w:color w:val="636363"/>
          <w:shd w:val="clear" w:color="auto" w:fill="FFFFFF"/>
        </w:rPr>
        <w:t>Diakses</w:t>
      </w:r>
      <w:proofErr w:type="spellEnd"/>
      <w:r>
        <w:rPr>
          <w:rFonts w:ascii="Roboto" w:hAnsi="Roboto"/>
          <w:color w:val="636363"/>
          <w:shd w:val="clear" w:color="auto" w:fill="FFFFFF"/>
        </w:rPr>
        <w:t xml:space="preserve"> pada </w:t>
      </w:r>
      <w:r>
        <w:rPr>
          <w:rFonts w:ascii="Roboto" w:hAnsi="Roboto"/>
          <w:color w:val="636363"/>
        </w:rPr>
        <w:t>1/25/2023</w:t>
      </w:r>
      <w:r>
        <w:rPr>
          <w:rFonts w:ascii="Roboto" w:hAnsi="Roboto"/>
          <w:color w:val="636363"/>
          <w:shd w:val="clear" w:color="auto" w:fill="FFFFFF"/>
        </w:rPr>
        <w:t>, dari </w:t>
      </w:r>
      <w:hyperlink r:id="rId23" w:history="1">
        <w:r>
          <w:rPr>
            <w:rStyle w:val="Hyperlink"/>
            <w:rFonts w:ascii="Roboto" w:hAnsi="Roboto"/>
            <w:b/>
            <w:bCs/>
            <w:color w:val="2675A6"/>
          </w:rPr>
          <w:t>https://www.kajianpustaka.com/2021/03/praktik-kerja-lapangan.html</w:t>
        </w:r>
      </w:hyperlink>
    </w:p>
    <w:p w14:paraId="127F9AB0" w14:textId="77777777" w:rsidR="00CA7A42" w:rsidRPr="006F4FE6" w:rsidRDefault="00CA7A42" w:rsidP="00A3447B">
      <w:pPr>
        <w:spacing w:after="0" w:line="360" w:lineRule="auto"/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304C30AB" w14:textId="304C3E8F" w:rsidR="00BD0E29" w:rsidRPr="006F4FE6" w:rsidRDefault="00424DD9" w:rsidP="00687C41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037" w:name="_Toc91426411"/>
      <w:bookmarkStart w:id="1038" w:name="_Toc93057704"/>
      <w:bookmarkStart w:id="1039" w:name="_Toc125121034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LAMPIRAN</w:t>
      </w:r>
      <w:bookmarkEnd w:id="1037"/>
      <w:bookmarkEnd w:id="1038"/>
      <w:bookmarkEnd w:id="1039"/>
    </w:p>
    <w:p w14:paraId="42FA22FA" w14:textId="733F1C4F" w:rsidR="00817523" w:rsidRPr="006F4FE6" w:rsidRDefault="00817523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1040" w:name="_Toc93057490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gaju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40"/>
    </w:p>
    <w:p w14:paraId="480D03EC" w14:textId="365C5BD6" w:rsidR="00EA5F90" w:rsidRPr="006F4FE6" w:rsidRDefault="00EA5F90" w:rsidP="00A3447B">
      <w:pPr>
        <w:keepNext/>
        <w:spacing w:after="0" w:line="360" w:lineRule="auto"/>
        <w:rPr>
          <w:rFonts w:ascii="Times New Roman" w:hAnsi="Times New Roman" w:cs="Times New Roman"/>
          <w:noProof/>
        </w:rPr>
      </w:pPr>
    </w:p>
    <w:p w14:paraId="76BA1916" w14:textId="40E5662D" w:rsidR="00EA5F90" w:rsidRPr="006F4FE6" w:rsidRDefault="00EA5F90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1041" w:name="_Toc93057491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B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alas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erima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41"/>
    </w:p>
    <w:p w14:paraId="13477D07" w14:textId="2B171407" w:rsidR="00D15576" w:rsidRPr="006F4FE6" w:rsidRDefault="00D15576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717F7B49" w14:textId="625A37F5" w:rsidR="00982A36" w:rsidRPr="006F4FE6" w:rsidRDefault="00D15576" w:rsidP="00DB2822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bookmarkStart w:id="1042" w:name="_Toc93057492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Hasil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Penilai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42"/>
    </w:p>
    <w:p w14:paraId="35F36394" w14:textId="77777777" w:rsidR="005C5E84" w:rsidRPr="006F4FE6" w:rsidRDefault="005C5E84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7C556AC" w14:textId="67D27D94" w:rsidR="00125CFC" w:rsidRDefault="005C5E84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1043" w:name="_Toc93057493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4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ume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Terlibat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alam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43"/>
    </w:p>
    <w:p w14:paraId="7A198132" w14:textId="77777777" w:rsidR="004F2C68" w:rsidRPr="004F2C68" w:rsidRDefault="004F2C68" w:rsidP="004F2C68"/>
    <w:p w14:paraId="6108F118" w14:textId="109B9AE2" w:rsidR="004F2C68" w:rsidRDefault="004F2C68" w:rsidP="004F2C68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>
        <w:rPr>
          <w:rFonts w:ascii="Times New Roman" w:hAnsi="Times New Roman" w:cs="Times New Roman"/>
          <w:color w:val="auto"/>
          <w:sz w:val="24"/>
          <w:szCs w:val="24"/>
        </w:rPr>
        <w:t>5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Sertifikat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>)</w:t>
      </w:r>
    </w:p>
    <w:p w14:paraId="199AC1D0" w14:textId="77777777" w:rsidR="004F2C68" w:rsidRPr="004F2C68" w:rsidRDefault="004F2C68" w:rsidP="004F2C68"/>
    <w:p w14:paraId="07E71B79" w14:textId="5DAC31D4" w:rsidR="00450FD3" w:rsidRPr="004F2C68" w:rsidRDefault="00704843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  <w:sectPr w:rsidR="00450FD3" w:rsidRPr="004F2C68" w:rsidSect="00DC7A86">
          <w:pgSz w:w="11907" w:h="16839" w:code="9"/>
          <w:pgMar w:top="1701" w:right="1701" w:bottom="1701" w:left="2268" w:header="720" w:footer="720" w:gutter="0"/>
          <w:pgNumType w:start="1"/>
          <w:cols w:space="720"/>
          <w:docGrid w:linePitch="360"/>
        </w:sectPr>
      </w:pPr>
      <w:bookmarkStart w:id="1044" w:name="_Toc93057495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6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</w:t>
      </w:r>
      <w:r w:rsidR="62BD1C63" w:rsidRPr="006F4FE6">
        <w:rPr>
          <w:rFonts w:ascii="Times New Roman" w:hAnsi="Times New Roman" w:cs="Times New Roman"/>
          <w:color w:val="auto"/>
          <w:sz w:val="24"/>
          <w:szCs w:val="24"/>
        </w:rPr>
        <w:t>u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mentasi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Ketika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Beke</w:t>
      </w:r>
      <w:bookmarkEnd w:id="1044"/>
      <w:r w:rsidR="004F2C68">
        <w:rPr>
          <w:rFonts w:ascii="Times New Roman" w:hAnsi="Times New Roman" w:cs="Times New Roman"/>
          <w:color w:val="auto"/>
          <w:sz w:val="24"/>
          <w:szCs w:val="24"/>
        </w:rPr>
        <w:t>rja</w:t>
      </w:r>
      <w:proofErr w:type="spellEnd"/>
    </w:p>
    <w:p w14:paraId="5C19C395" w14:textId="56CEA58A" w:rsidR="000433F5" w:rsidRPr="000433F5" w:rsidRDefault="000433F5" w:rsidP="000433F5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1045" w:name="_Toc93057496"/>
      <w:r w:rsidRPr="000433F5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7</w:t>
      </w:r>
      <w:r w:rsidRPr="000433F5">
        <w:rPr>
          <w:rFonts w:ascii="Times New Roman" w:hAnsi="Times New Roman" w:cs="Times New Roman"/>
          <w:color w:val="auto"/>
          <w:sz w:val="24"/>
          <w:szCs w:val="24"/>
        </w:rPr>
        <w:t xml:space="preserve"> Curriculum Vitae</w:t>
      </w:r>
      <w:bookmarkEnd w:id="1"/>
      <w:bookmarkEnd w:id="1045"/>
    </w:p>
    <w:sectPr w:rsidR="000433F5" w:rsidRPr="000433F5" w:rsidSect="009A3514">
      <w:pgSz w:w="11907" w:h="16839" w:code="9"/>
      <w:pgMar w:top="1701" w:right="1701" w:bottom="1701" w:left="2268" w:header="720" w:footer="720" w:gutter="0"/>
      <w:pgNumType w:start="4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03F86F" w14:textId="77777777" w:rsidR="00C66584" w:rsidRDefault="00C66584" w:rsidP="0053066D">
      <w:pPr>
        <w:spacing w:after="0" w:line="240" w:lineRule="auto"/>
      </w:pPr>
      <w:r>
        <w:separator/>
      </w:r>
    </w:p>
  </w:endnote>
  <w:endnote w:type="continuationSeparator" w:id="0">
    <w:p w14:paraId="7CE1CD53" w14:textId="77777777" w:rsidR="00C66584" w:rsidRDefault="00C66584" w:rsidP="0053066D">
      <w:pPr>
        <w:spacing w:after="0" w:line="240" w:lineRule="auto"/>
      </w:pPr>
      <w:r>
        <w:continuationSeparator/>
      </w:r>
    </w:p>
  </w:endnote>
  <w:endnote w:type="continuationNotice" w:id="1">
    <w:p w14:paraId="6F55F152" w14:textId="77777777" w:rsidR="00C66584" w:rsidRDefault="00C6658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Yu Gothic"/>
    <w:charset w:val="80"/>
    <w:family w:val="roman"/>
    <w:pitch w:val="variable"/>
    <w:sig w:usb0="800002E7" w:usb1="2AC7FCFF" w:usb2="00000012" w:usb3="00000000" w:csb0="000200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71867B" w14:textId="3ED3C9FC" w:rsidR="0023548E" w:rsidRDefault="0023548E">
    <w:pPr>
      <w:pStyle w:val="Footer"/>
      <w:jc w:val="center"/>
    </w:pPr>
  </w:p>
  <w:p w14:paraId="6343AA85" w14:textId="77777777" w:rsidR="00EB0A85" w:rsidRDefault="00EB0A8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6164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FB4178" w14:textId="3D759811" w:rsidR="009A3514" w:rsidRDefault="009A35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69E52C" w14:textId="3F2BA718" w:rsidR="0053066D" w:rsidRDefault="0053066D" w:rsidP="004F2C68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10F06E" w14:textId="311338F9" w:rsidR="00B37C0F" w:rsidRDefault="00B37C0F">
    <w:pPr>
      <w:pStyle w:val="Footer"/>
      <w:jc w:val="center"/>
    </w:pPr>
  </w:p>
  <w:p w14:paraId="48034493" w14:textId="77777777" w:rsidR="00EA5DEA" w:rsidRDefault="00EA5DE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32131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D7A802" w14:textId="2CA5DB99" w:rsidR="00CB1321" w:rsidRDefault="00CB13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9D30C9" w14:textId="77777777" w:rsidR="009A3514" w:rsidRDefault="009A3514" w:rsidP="004F2C6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F75831" w14:textId="77777777" w:rsidR="00C66584" w:rsidRDefault="00C66584" w:rsidP="0053066D">
      <w:pPr>
        <w:spacing w:after="0" w:line="240" w:lineRule="auto"/>
      </w:pPr>
      <w:r>
        <w:separator/>
      </w:r>
    </w:p>
  </w:footnote>
  <w:footnote w:type="continuationSeparator" w:id="0">
    <w:p w14:paraId="475E133F" w14:textId="77777777" w:rsidR="00C66584" w:rsidRDefault="00C66584" w:rsidP="0053066D">
      <w:pPr>
        <w:spacing w:after="0" w:line="240" w:lineRule="auto"/>
      </w:pPr>
      <w:r>
        <w:continuationSeparator/>
      </w:r>
    </w:p>
  </w:footnote>
  <w:footnote w:type="continuationNotice" w:id="1">
    <w:p w14:paraId="6B5DDB86" w14:textId="77777777" w:rsidR="00C66584" w:rsidRDefault="00C66584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8236BF"/>
    <w:multiLevelType w:val="hybridMultilevel"/>
    <w:tmpl w:val="08D8A864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0EBC67AC"/>
    <w:multiLevelType w:val="hybridMultilevel"/>
    <w:tmpl w:val="02E6A324"/>
    <w:lvl w:ilvl="0" w:tplc="4B1E3A1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A45538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E9A3FE0"/>
    <w:multiLevelType w:val="hybridMultilevel"/>
    <w:tmpl w:val="E1900BD2"/>
    <w:lvl w:ilvl="0" w:tplc="035061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1D52CEB"/>
    <w:multiLevelType w:val="multilevel"/>
    <w:tmpl w:val="ECA0421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sz w:val="24"/>
        <w:szCs w:val="24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245A5663"/>
    <w:multiLevelType w:val="multilevel"/>
    <w:tmpl w:val="BC6E4AE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6" w15:restartNumberingAfterBreak="0">
    <w:nsid w:val="33423340"/>
    <w:multiLevelType w:val="hybridMultilevel"/>
    <w:tmpl w:val="C1103F2A"/>
    <w:lvl w:ilvl="0" w:tplc="3809000F">
      <w:start w:val="1"/>
      <w:numFmt w:val="decimal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7" w15:restartNumberingAfterBreak="0">
    <w:nsid w:val="341679B2"/>
    <w:multiLevelType w:val="hybridMultilevel"/>
    <w:tmpl w:val="F8F2FFE2"/>
    <w:lvl w:ilvl="0" w:tplc="3809000F">
      <w:start w:val="1"/>
      <w:numFmt w:val="decimal"/>
      <w:lvlText w:val="%1."/>
      <w:lvlJc w:val="left"/>
      <w:pPr>
        <w:ind w:left="7572" w:hanging="360"/>
      </w:pPr>
    </w:lvl>
    <w:lvl w:ilvl="1" w:tplc="38090019" w:tentative="1">
      <w:start w:val="1"/>
      <w:numFmt w:val="lowerLetter"/>
      <w:lvlText w:val="%2."/>
      <w:lvlJc w:val="left"/>
      <w:pPr>
        <w:ind w:left="8292" w:hanging="360"/>
      </w:pPr>
    </w:lvl>
    <w:lvl w:ilvl="2" w:tplc="3809001B" w:tentative="1">
      <w:start w:val="1"/>
      <w:numFmt w:val="lowerRoman"/>
      <w:lvlText w:val="%3."/>
      <w:lvlJc w:val="right"/>
      <w:pPr>
        <w:ind w:left="9012" w:hanging="180"/>
      </w:pPr>
    </w:lvl>
    <w:lvl w:ilvl="3" w:tplc="3809000F" w:tentative="1">
      <w:start w:val="1"/>
      <w:numFmt w:val="decimal"/>
      <w:lvlText w:val="%4."/>
      <w:lvlJc w:val="left"/>
      <w:pPr>
        <w:ind w:left="9732" w:hanging="360"/>
      </w:pPr>
    </w:lvl>
    <w:lvl w:ilvl="4" w:tplc="38090019" w:tentative="1">
      <w:start w:val="1"/>
      <w:numFmt w:val="lowerLetter"/>
      <w:lvlText w:val="%5."/>
      <w:lvlJc w:val="left"/>
      <w:pPr>
        <w:ind w:left="10452" w:hanging="360"/>
      </w:pPr>
    </w:lvl>
    <w:lvl w:ilvl="5" w:tplc="3809001B" w:tentative="1">
      <w:start w:val="1"/>
      <w:numFmt w:val="lowerRoman"/>
      <w:lvlText w:val="%6."/>
      <w:lvlJc w:val="right"/>
      <w:pPr>
        <w:ind w:left="11172" w:hanging="180"/>
      </w:pPr>
    </w:lvl>
    <w:lvl w:ilvl="6" w:tplc="3809000F" w:tentative="1">
      <w:start w:val="1"/>
      <w:numFmt w:val="decimal"/>
      <w:lvlText w:val="%7."/>
      <w:lvlJc w:val="left"/>
      <w:pPr>
        <w:ind w:left="11892" w:hanging="360"/>
      </w:pPr>
    </w:lvl>
    <w:lvl w:ilvl="7" w:tplc="38090019" w:tentative="1">
      <w:start w:val="1"/>
      <w:numFmt w:val="lowerLetter"/>
      <w:lvlText w:val="%8."/>
      <w:lvlJc w:val="left"/>
      <w:pPr>
        <w:ind w:left="12612" w:hanging="360"/>
      </w:pPr>
    </w:lvl>
    <w:lvl w:ilvl="8" w:tplc="3809001B" w:tentative="1">
      <w:start w:val="1"/>
      <w:numFmt w:val="lowerRoman"/>
      <w:lvlText w:val="%9."/>
      <w:lvlJc w:val="right"/>
      <w:pPr>
        <w:ind w:left="13332" w:hanging="180"/>
      </w:pPr>
    </w:lvl>
  </w:abstractNum>
  <w:abstractNum w:abstractNumId="8" w15:restartNumberingAfterBreak="0">
    <w:nsid w:val="39F938F8"/>
    <w:multiLevelType w:val="hybridMultilevel"/>
    <w:tmpl w:val="637AA5A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4EF3AC4"/>
    <w:multiLevelType w:val="hybridMultilevel"/>
    <w:tmpl w:val="4EAA4A5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9F04677"/>
    <w:multiLevelType w:val="hybridMultilevel"/>
    <w:tmpl w:val="87042F78"/>
    <w:lvl w:ilvl="0" w:tplc="6EE6CF68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  <w:i w:val="0"/>
        <w:iCs w:val="0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C9C4229"/>
    <w:multiLevelType w:val="hybridMultilevel"/>
    <w:tmpl w:val="A2DA0594"/>
    <w:lvl w:ilvl="0" w:tplc="51325724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5B5897"/>
    <w:multiLevelType w:val="hybridMultilevel"/>
    <w:tmpl w:val="B662523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98C187E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77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5AEA0CAA"/>
    <w:multiLevelType w:val="hybridMultilevel"/>
    <w:tmpl w:val="2F5C26C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CFA3C66"/>
    <w:multiLevelType w:val="hybridMultilevel"/>
    <w:tmpl w:val="AD589F8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>
      <w:start w:val="1"/>
      <w:numFmt w:val="lowerRoman"/>
      <w:lvlText w:val="%3."/>
      <w:lvlJc w:val="right"/>
      <w:pPr>
        <w:ind w:left="2880" w:hanging="180"/>
      </w:pPr>
    </w:lvl>
    <w:lvl w:ilvl="3" w:tplc="3809000F">
      <w:start w:val="1"/>
      <w:numFmt w:val="decimal"/>
      <w:lvlText w:val="%4."/>
      <w:lvlJc w:val="left"/>
      <w:pPr>
        <w:ind w:left="3600" w:hanging="360"/>
      </w:pPr>
    </w:lvl>
    <w:lvl w:ilvl="4" w:tplc="38090019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5D1B1897"/>
    <w:multiLevelType w:val="multilevel"/>
    <w:tmpl w:val="FB823EF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  <w:rPr>
        <w:b/>
        <w:bCs w:val="0"/>
      </w:rPr>
    </w:lvl>
    <w:lvl w:ilvl="2">
      <w:start w:val="1"/>
      <w:numFmt w:val="decimal"/>
      <w:lvlText w:val="%1.%2.%3."/>
      <w:lvlJc w:val="left"/>
      <w:pPr>
        <w:ind w:left="504" w:hanging="504"/>
      </w:pPr>
      <w:rPr>
        <w:rFonts w:ascii="Times New Roman" w:hAnsi="Times New Roman" w:cs="Times New Roman" w:hint="default"/>
        <w:b/>
        <w:bCs/>
        <w:i w:val="0"/>
        <w:iCs w:val="0"/>
        <w:color w:val="auto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608A4FBA"/>
    <w:multiLevelType w:val="hybridMultilevel"/>
    <w:tmpl w:val="1EE0FB08"/>
    <w:lvl w:ilvl="0" w:tplc="06D45C1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3FB5634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66911C42"/>
    <w:multiLevelType w:val="hybridMultilevel"/>
    <w:tmpl w:val="A9B61AE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8F430A6"/>
    <w:multiLevelType w:val="hybridMultilevel"/>
    <w:tmpl w:val="1480EF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D0228E0"/>
    <w:multiLevelType w:val="multilevel"/>
    <w:tmpl w:val="1A129C8A"/>
    <w:lvl w:ilvl="0">
      <w:start w:val="1"/>
      <w:numFmt w:val="decimal"/>
      <w:lvlText w:val="%1."/>
      <w:lvlJc w:val="left"/>
      <w:pPr>
        <w:ind w:left="360" w:hanging="360"/>
      </w:pPr>
      <w:rPr>
        <w:color w:val="FFFFFF" w:themeColor="background1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6F6B395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76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23" w15:restartNumberingAfterBreak="0">
    <w:nsid w:val="71F1732E"/>
    <w:multiLevelType w:val="hybridMultilevel"/>
    <w:tmpl w:val="ED346920"/>
    <w:lvl w:ilvl="0" w:tplc="765E7DD8">
      <w:start w:val="1"/>
      <w:numFmt w:val="lowerLetter"/>
      <w:lvlText w:val="%1."/>
      <w:lvlJc w:val="left"/>
      <w:pPr>
        <w:ind w:left="72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4291256"/>
    <w:multiLevelType w:val="hybridMultilevel"/>
    <w:tmpl w:val="37900D9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61D0CE7"/>
    <w:multiLevelType w:val="hybridMultilevel"/>
    <w:tmpl w:val="3AA661D0"/>
    <w:lvl w:ilvl="0" w:tplc="3809000F">
      <w:start w:val="1"/>
      <w:numFmt w:val="decimal"/>
      <w:lvlText w:val="%1."/>
      <w:lvlJc w:val="left"/>
      <w:pPr>
        <w:ind w:left="3600" w:hanging="360"/>
      </w:pPr>
    </w:lvl>
    <w:lvl w:ilvl="1" w:tplc="38090019" w:tentative="1">
      <w:start w:val="1"/>
      <w:numFmt w:val="lowerLetter"/>
      <w:lvlText w:val="%2."/>
      <w:lvlJc w:val="left"/>
      <w:pPr>
        <w:ind w:left="4320" w:hanging="360"/>
      </w:pPr>
    </w:lvl>
    <w:lvl w:ilvl="2" w:tplc="3809001B" w:tentative="1">
      <w:start w:val="1"/>
      <w:numFmt w:val="lowerRoman"/>
      <w:lvlText w:val="%3."/>
      <w:lvlJc w:val="right"/>
      <w:pPr>
        <w:ind w:left="5040" w:hanging="180"/>
      </w:pPr>
    </w:lvl>
    <w:lvl w:ilvl="3" w:tplc="3809000F" w:tentative="1">
      <w:start w:val="1"/>
      <w:numFmt w:val="decimal"/>
      <w:lvlText w:val="%4."/>
      <w:lvlJc w:val="left"/>
      <w:pPr>
        <w:ind w:left="5760" w:hanging="360"/>
      </w:pPr>
    </w:lvl>
    <w:lvl w:ilvl="4" w:tplc="38090019" w:tentative="1">
      <w:start w:val="1"/>
      <w:numFmt w:val="lowerLetter"/>
      <w:lvlText w:val="%5."/>
      <w:lvlJc w:val="left"/>
      <w:pPr>
        <w:ind w:left="6480" w:hanging="360"/>
      </w:pPr>
    </w:lvl>
    <w:lvl w:ilvl="5" w:tplc="3809001B" w:tentative="1">
      <w:start w:val="1"/>
      <w:numFmt w:val="lowerRoman"/>
      <w:lvlText w:val="%6."/>
      <w:lvlJc w:val="right"/>
      <w:pPr>
        <w:ind w:left="7200" w:hanging="180"/>
      </w:pPr>
    </w:lvl>
    <w:lvl w:ilvl="6" w:tplc="3809000F" w:tentative="1">
      <w:start w:val="1"/>
      <w:numFmt w:val="decimal"/>
      <w:lvlText w:val="%7."/>
      <w:lvlJc w:val="left"/>
      <w:pPr>
        <w:ind w:left="7920" w:hanging="360"/>
      </w:pPr>
    </w:lvl>
    <w:lvl w:ilvl="7" w:tplc="38090019" w:tentative="1">
      <w:start w:val="1"/>
      <w:numFmt w:val="lowerLetter"/>
      <w:lvlText w:val="%8."/>
      <w:lvlJc w:val="left"/>
      <w:pPr>
        <w:ind w:left="8640" w:hanging="360"/>
      </w:pPr>
    </w:lvl>
    <w:lvl w:ilvl="8" w:tplc="38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6" w15:restartNumberingAfterBreak="0">
    <w:nsid w:val="764876B7"/>
    <w:multiLevelType w:val="multilevel"/>
    <w:tmpl w:val="476A07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7DF6204A"/>
    <w:multiLevelType w:val="multilevel"/>
    <w:tmpl w:val="573031C4"/>
    <w:lvl w:ilvl="0">
      <w:start w:val="2"/>
      <w:numFmt w:val="decimal"/>
      <w:lvlText w:val="%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8" w15:restartNumberingAfterBreak="0">
    <w:nsid w:val="7E671981"/>
    <w:multiLevelType w:val="hybridMultilevel"/>
    <w:tmpl w:val="EB5236F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6E1BB6"/>
    <w:multiLevelType w:val="hybridMultilevel"/>
    <w:tmpl w:val="8F3A424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E752EE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1" w15:restartNumberingAfterBreak="0">
    <w:nsid w:val="7E82176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307318847">
    <w:abstractNumId w:val="31"/>
  </w:num>
  <w:num w:numId="2" w16cid:durableId="332492607">
    <w:abstractNumId w:val="27"/>
  </w:num>
  <w:num w:numId="3" w16cid:durableId="2001612581">
    <w:abstractNumId w:val="18"/>
  </w:num>
  <w:num w:numId="4" w16cid:durableId="2063282471">
    <w:abstractNumId w:val="26"/>
  </w:num>
  <w:num w:numId="5" w16cid:durableId="1805536948">
    <w:abstractNumId w:val="16"/>
  </w:num>
  <w:num w:numId="6" w16cid:durableId="590895272">
    <w:abstractNumId w:val="4"/>
  </w:num>
  <w:num w:numId="7" w16cid:durableId="646322990">
    <w:abstractNumId w:val="2"/>
  </w:num>
  <w:num w:numId="8" w16cid:durableId="268320633">
    <w:abstractNumId w:val="30"/>
  </w:num>
  <w:num w:numId="9" w16cid:durableId="982275548">
    <w:abstractNumId w:val="13"/>
  </w:num>
  <w:num w:numId="10" w16cid:durableId="225460776">
    <w:abstractNumId w:val="21"/>
  </w:num>
  <w:num w:numId="11" w16cid:durableId="378288670">
    <w:abstractNumId w:val="5"/>
  </w:num>
  <w:num w:numId="12" w16cid:durableId="576788009">
    <w:abstractNumId w:val="17"/>
  </w:num>
  <w:num w:numId="13" w16cid:durableId="1335298479">
    <w:abstractNumId w:val="3"/>
  </w:num>
  <w:num w:numId="14" w16cid:durableId="1184706433">
    <w:abstractNumId w:val="1"/>
  </w:num>
  <w:num w:numId="15" w16cid:durableId="1991128777">
    <w:abstractNumId w:val="20"/>
  </w:num>
  <w:num w:numId="16" w16cid:durableId="1538473364">
    <w:abstractNumId w:val="22"/>
  </w:num>
  <w:num w:numId="17" w16cid:durableId="2032022509">
    <w:abstractNumId w:val="10"/>
  </w:num>
  <w:num w:numId="18" w16cid:durableId="841772051">
    <w:abstractNumId w:val="15"/>
  </w:num>
  <w:num w:numId="19" w16cid:durableId="411899083">
    <w:abstractNumId w:val="28"/>
  </w:num>
  <w:num w:numId="20" w16cid:durableId="404185539">
    <w:abstractNumId w:val="9"/>
  </w:num>
  <w:num w:numId="21" w16cid:durableId="1124038196">
    <w:abstractNumId w:val="24"/>
  </w:num>
  <w:num w:numId="22" w16cid:durableId="107700439">
    <w:abstractNumId w:val="14"/>
  </w:num>
  <w:num w:numId="23" w16cid:durableId="748769577">
    <w:abstractNumId w:val="12"/>
  </w:num>
  <w:num w:numId="24" w16cid:durableId="77485254">
    <w:abstractNumId w:val="19"/>
  </w:num>
  <w:num w:numId="25" w16cid:durableId="1172262394">
    <w:abstractNumId w:val="7"/>
  </w:num>
  <w:num w:numId="26" w16cid:durableId="1167942782">
    <w:abstractNumId w:val="25"/>
  </w:num>
  <w:num w:numId="27" w16cid:durableId="696659121">
    <w:abstractNumId w:val="11"/>
  </w:num>
  <w:num w:numId="28" w16cid:durableId="1156191022">
    <w:abstractNumId w:val="29"/>
  </w:num>
  <w:num w:numId="29" w16cid:durableId="958487966">
    <w:abstractNumId w:val="8"/>
  </w:num>
  <w:num w:numId="30" w16cid:durableId="1327437394">
    <w:abstractNumId w:val="23"/>
  </w:num>
  <w:num w:numId="31" w16cid:durableId="916863114">
    <w:abstractNumId w:val="6"/>
  </w:num>
  <w:num w:numId="32" w16cid:durableId="122113659">
    <w:abstractNumId w:val="0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06C3"/>
    <w:rsid w:val="00000289"/>
    <w:rsid w:val="00000889"/>
    <w:rsid w:val="000011BC"/>
    <w:rsid w:val="000011C4"/>
    <w:rsid w:val="000019FB"/>
    <w:rsid w:val="000049A8"/>
    <w:rsid w:val="000061BD"/>
    <w:rsid w:val="00012C95"/>
    <w:rsid w:val="0001445A"/>
    <w:rsid w:val="00014462"/>
    <w:rsid w:val="00014A70"/>
    <w:rsid w:val="00015B77"/>
    <w:rsid w:val="00016350"/>
    <w:rsid w:val="000167DE"/>
    <w:rsid w:val="00016B1E"/>
    <w:rsid w:val="00017F9C"/>
    <w:rsid w:val="00023780"/>
    <w:rsid w:val="00023A69"/>
    <w:rsid w:val="00023A6A"/>
    <w:rsid w:val="00024241"/>
    <w:rsid w:val="00031642"/>
    <w:rsid w:val="000336C8"/>
    <w:rsid w:val="00037724"/>
    <w:rsid w:val="000410C0"/>
    <w:rsid w:val="000433F5"/>
    <w:rsid w:val="00043E33"/>
    <w:rsid w:val="000465AC"/>
    <w:rsid w:val="00047D16"/>
    <w:rsid w:val="00051D4B"/>
    <w:rsid w:val="00053306"/>
    <w:rsid w:val="00053567"/>
    <w:rsid w:val="00055C9A"/>
    <w:rsid w:val="00056395"/>
    <w:rsid w:val="00057C6C"/>
    <w:rsid w:val="00061047"/>
    <w:rsid w:val="000625FC"/>
    <w:rsid w:val="00062639"/>
    <w:rsid w:val="00063FE9"/>
    <w:rsid w:val="00070B7F"/>
    <w:rsid w:val="00071907"/>
    <w:rsid w:val="00071B14"/>
    <w:rsid w:val="000725D9"/>
    <w:rsid w:val="0007389F"/>
    <w:rsid w:val="00074B65"/>
    <w:rsid w:val="00076246"/>
    <w:rsid w:val="00076A68"/>
    <w:rsid w:val="00076CFC"/>
    <w:rsid w:val="00081B82"/>
    <w:rsid w:val="00081C4C"/>
    <w:rsid w:val="00082A3C"/>
    <w:rsid w:val="000832CD"/>
    <w:rsid w:val="00083B76"/>
    <w:rsid w:val="00085196"/>
    <w:rsid w:val="00086C75"/>
    <w:rsid w:val="00087D80"/>
    <w:rsid w:val="00094A07"/>
    <w:rsid w:val="0009553F"/>
    <w:rsid w:val="00095D10"/>
    <w:rsid w:val="00097D9A"/>
    <w:rsid w:val="000A02CA"/>
    <w:rsid w:val="000A0BCE"/>
    <w:rsid w:val="000A15A3"/>
    <w:rsid w:val="000A22C0"/>
    <w:rsid w:val="000A265B"/>
    <w:rsid w:val="000A45DA"/>
    <w:rsid w:val="000A4B4C"/>
    <w:rsid w:val="000A6743"/>
    <w:rsid w:val="000B0181"/>
    <w:rsid w:val="000B0CB9"/>
    <w:rsid w:val="000B1823"/>
    <w:rsid w:val="000B18C4"/>
    <w:rsid w:val="000B18F9"/>
    <w:rsid w:val="000B1EC8"/>
    <w:rsid w:val="000B25D7"/>
    <w:rsid w:val="000B3692"/>
    <w:rsid w:val="000B6084"/>
    <w:rsid w:val="000C0208"/>
    <w:rsid w:val="000C04E8"/>
    <w:rsid w:val="000C10AB"/>
    <w:rsid w:val="000C1CDA"/>
    <w:rsid w:val="000C3A8B"/>
    <w:rsid w:val="000C5C17"/>
    <w:rsid w:val="000C605D"/>
    <w:rsid w:val="000C6204"/>
    <w:rsid w:val="000C6463"/>
    <w:rsid w:val="000C7FFE"/>
    <w:rsid w:val="000D4FED"/>
    <w:rsid w:val="000D56CF"/>
    <w:rsid w:val="000D5975"/>
    <w:rsid w:val="000D5C83"/>
    <w:rsid w:val="000D75DD"/>
    <w:rsid w:val="000E2A30"/>
    <w:rsid w:val="000E3B4E"/>
    <w:rsid w:val="000E54AE"/>
    <w:rsid w:val="000E5ACA"/>
    <w:rsid w:val="000E6BE9"/>
    <w:rsid w:val="000F20BC"/>
    <w:rsid w:val="000F28C5"/>
    <w:rsid w:val="000F7E88"/>
    <w:rsid w:val="00101988"/>
    <w:rsid w:val="0010368A"/>
    <w:rsid w:val="001056D6"/>
    <w:rsid w:val="0010601D"/>
    <w:rsid w:val="00106E84"/>
    <w:rsid w:val="00110405"/>
    <w:rsid w:val="0011114D"/>
    <w:rsid w:val="001115EE"/>
    <w:rsid w:val="001115F0"/>
    <w:rsid w:val="001136A1"/>
    <w:rsid w:val="00116257"/>
    <w:rsid w:val="001164F5"/>
    <w:rsid w:val="00117F19"/>
    <w:rsid w:val="0012003B"/>
    <w:rsid w:val="0012012F"/>
    <w:rsid w:val="001220D0"/>
    <w:rsid w:val="00124DFD"/>
    <w:rsid w:val="00125CFC"/>
    <w:rsid w:val="0012643E"/>
    <w:rsid w:val="001268C4"/>
    <w:rsid w:val="00127972"/>
    <w:rsid w:val="001314BE"/>
    <w:rsid w:val="00133BF7"/>
    <w:rsid w:val="00134531"/>
    <w:rsid w:val="001351F6"/>
    <w:rsid w:val="00137597"/>
    <w:rsid w:val="001408A6"/>
    <w:rsid w:val="00141822"/>
    <w:rsid w:val="00141C1D"/>
    <w:rsid w:val="00141D74"/>
    <w:rsid w:val="00142CFC"/>
    <w:rsid w:val="0014511A"/>
    <w:rsid w:val="001453BD"/>
    <w:rsid w:val="00145F72"/>
    <w:rsid w:val="00147169"/>
    <w:rsid w:val="00147571"/>
    <w:rsid w:val="0014789F"/>
    <w:rsid w:val="001518FA"/>
    <w:rsid w:val="00152848"/>
    <w:rsid w:val="001530E7"/>
    <w:rsid w:val="00153AD0"/>
    <w:rsid w:val="001545AF"/>
    <w:rsid w:val="00157F55"/>
    <w:rsid w:val="00160E08"/>
    <w:rsid w:val="0016185F"/>
    <w:rsid w:val="00162B1D"/>
    <w:rsid w:val="00162CB3"/>
    <w:rsid w:val="00163633"/>
    <w:rsid w:val="0016499F"/>
    <w:rsid w:val="00165833"/>
    <w:rsid w:val="00165C73"/>
    <w:rsid w:val="001707DE"/>
    <w:rsid w:val="00170981"/>
    <w:rsid w:val="001709DD"/>
    <w:rsid w:val="0017125C"/>
    <w:rsid w:val="001721D1"/>
    <w:rsid w:val="00172ED6"/>
    <w:rsid w:val="001816AC"/>
    <w:rsid w:val="00183FE1"/>
    <w:rsid w:val="00186E9E"/>
    <w:rsid w:val="00187A8B"/>
    <w:rsid w:val="00190560"/>
    <w:rsid w:val="0019057B"/>
    <w:rsid w:val="0019181F"/>
    <w:rsid w:val="0019656C"/>
    <w:rsid w:val="001A378C"/>
    <w:rsid w:val="001A5887"/>
    <w:rsid w:val="001A796A"/>
    <w:rsid w:val="001B241F"/>
    <w:rsid w:val="001B6954"/>
    <w:rsid w:val="001B6BB1"/>
    <w:rsid w:val="001C3940"/>
    <w:rsid w:val="001C4369"/>
    <w:rsid w:val="001C560A"/>
    <w:rsid w:val="001C687C"/>
    <w:rsid w:val="001C6FEA"/>
    <w:rsid w:val="001C70A8"/>
    <w:rsid w:val="001D08DB"/>
    <w:rsid w:val="001D0938"/>
    <w:rsid w:val="001D13EF"/>
    <w:rsid w:val="001D1822"/>
    <w:rsid w:val="001D384E"/>
    <w:rsid w:val="001D7965"/>
    <w:rsid w:val="001E0BFC"/>
    <w:rsid w:val="001E2303"/>
    <w:rsid w:val="001E333F"/>
    <w:rsid w:val="001E3E97"/>
    <w:rsid w:val="001E4683"/>
    <w:rsid w:val="001E483D"/>
    <w:rsid w:val="001E4A46"/>
    <w:rsid w:val="001E5475"/>
    <w:rsid w:val="001E5908"/>
    <w:rsid w:val="001E7EA9"/>
    <w:rsid w:val="001F35CA"/>
    <w:rsid w:val="001F761B"/>
    <w:rsid w:val="002021BB"/>
    <w:rsid w:val="00202306"/>
    <w:rsid w:val="00202B7D"/>
    <w:rsid w:val="00202DE3"/>
    <w:rsid w:val="00203E15"/>
    <w:rsid w:val="00205519"/>
    <w:rsid w:val="00207069"/>
    <w:rsid w:val="002071F9"/>
    <w:rsid w:val="00210E88"/>
    <w:rsid w:val="00211113"/>
    <w:rsid w:val="002127DE"/>
    <w:rsid w:val="00212CFE"/>
    <w:rsid w:val="0021497D"/>
    <w:rsid w:val="00215646"/>
    <w:rsid w:val="0021602F"/>
    <w:rsid w:val="002162AA"/>
    <w:rsid w:val="00217D2B"/>
    <w:rsid w:val="00220772"/>
    <w:rsid w:val="00220D16"/>
    <w:rsid w:val="0022182D"/>
    <w:rsid w:val="0022345E"/>
    <w:rsid w:val="00224F5F"/>
    <w:rsid w:val="002250BB"/>
    <w:rsid w:val="002252A1"/>
    <w:rsid w:val="002257E4"/>
    <w:rsid w:val="002273F9"/>
    <w:rsid w:val="002274D5"/>
    <w:rsid w:val="002276A3"/>
    <w:rsid w:val="00227880"/>
    <w:rsid w:val="00231D65"/>
    <w:rsid w:val="00232004"/>
    <w:rsid w:val="0023313F"/>
    <w:rsid w:val="0023548E"/>
    <w:rsid w:val="00240A3A"/>
    <w:rsid w:val="00240E38"/>
    <w:rsid w:val="0024272B"/>
    <w:rsid w:val="00242ACE"/>
    <w:rsid w:val="002431E4"/>
    <w:rsid w:val="00244D9D"/>
    <w:rsid w:val="002450C2"/>
    <w:rsid w:val="00245115"/>
    <w:rsid w:val="00250715"/>
    <w:rsid w:val="00250851"/>
    <w:rsid w:val="00250F5F"/>
    <w:rsid w:val="00252485"/>
    <w:rsid w:val="00253C2D"/>
    <w:rsid w:val="002540E7"/>
    <w:rsid w:val="00254EFD"/>
    <w:rsid w:val="0025664A"/>
    <w:rsid w:val="0025744B"/>
    <w:rsid w:val="00257A8A"/>
    <w:rsid w:val="00262359"/>
    <w:rsid w:val="0026287B"/>
    <w:rsid w:val="00263452"/>
    <w:rsid w:val="00265145"/>
    <w:rsid w:val="0026554B"/>
    <w:rsid w:val="00265938"/>
    <w:rsid w:val="002659CA"/>
    <w:rsid w:val="0026641E"/>
    <w:rsid w:val="002707F5"/>
    <w:rsid w:val="00271746"/>
    <w:rsid w:val="002728F3"/>
    <w:rsid w:val="0027414E"/>
    <w:rsid w:val="0027472D"/>
    <w:rsid w:val="00274A79"/>
    <w:rsid w:val="00276748"/>
    <w:rsid w:val="002828E2"/>
    <w:rsid w:val="00283129"/>
    <w:rsid w:val="0028427E"/>
    <w:rsid w:val="002869CA"/>
    <w:rsid w:val="002878F2"/>
    <w:rsid w:val="00287B21"/>
    <w:rsid w:val="00287BA6"/>
    <w:rsid w:val="002900BD"/>
    <w:rsid w:val="002903D3"/>
    <w:rsid w:val="0029082B"/>
    <w:rsid w:val="00290E54"/>
    <w:rsid w:val="0029159A"/>
    <w:rsid w:val="00291C3F"/>
    <w:rsid w:val="00293126"/>
    <w:rsid w:val="00295603"/>
    <w:rsid w:val="00295E53"/>
    <w:rsid w:val="00297E6E"/>
    <w:rsid w:val="002A0ECA"/>
    <w:rsid w:val="002A1159"/>
    <w:rsid w:val="002A1EA0"/>
    <w:rsid w:val="002A2170"/>
    <w:rsid w:val="002A22B7"/>
    <w:rsid w:val="002B3645"/>
    <w:rsid w:val="002B3DC9"/>
    <w:rsid w:val="002B57C6"/>
    <w:rsid w:val="002B6B1E"/>
    <w:rsid w:val="002B6B2F"/>
    <w:rsid w:val="002C4300"/>
    <w:rsid w:val="002C608C"/>
    <w:rsid w:val="002D03BD"/>
    <w:rsid w:val="002D05DB"/>
    <w:rsid w:val="002D0653"/>
    <w:rsid w:val="002D09A7"/>
    <w:rsid w:val="002D4351"/>
    <w:rsid w:val="002D5131"/>
    <w:rsid w:val="002D5278"/>
    <w:rsid w:val="002D5D47"/>
    <w:rsid w:val="002D5DD6"/>
    <w:rsid w:val="002E1246"/>
    <w:rsid w:val="002E3278"/>
    <w:rsid w:val="002E3E9D"/>
    <w:rsid w:val="002E6397"/>
    <w:rsid w:val="002E7F9D"/>
    <w:rsid w:val="002F1DA0"/>
    <w:rsid w:val="002F3758"/>
    <w:rsid w:val="002F41C6"/>
    <w:rsid w:val="002F58FC"/>
    <w:rsid w:val="00301C4C"/>
    <w:rsid w:val="00301C75"/>
    <w:rsid w:val="003020BA"/>
    <w:rsid w:val="00302E8C"/>
    <w:rsid w:val="003034A6"/>
    <w:rsid w:val="00303E52"/>
    <w:rsid w:val="00304704"/>
    <w:rsid w:val="003060DC"/>
    <w:rsid w:val="00307750"/>
    <w:rsid w:val="00307C27"/>
    <w:rsid w:val="00312F7E"/>
    <w:rsid w:val="0031674C"/>
    <w:rsid w:val="00320C65"/>
    <w:rsid w:val="00320FC2"/>
    <w:rsid w:val="003227CA"/>
    <w:rsid w:val="003229C4"/>
    <w:rsid w:val="00323F3F"/>
    <w:rsid w:val="00324A61"/>
    <w:rsid w:val="00331617"/>
    <w:rsid w:val="003362A3"/>
    <w:rsid w:val="00337A32"/>
    <w:rsid w:val="00340842"/>
    <w:rsid w:val="0034133C"/>
    <w:rsid w:val="00343729"/>
    <w:rsid w:val="0034452E"/>
    <w:rsid w:val="00344B6A"/>
    <w:rsid w:val="0034590E"/>
    <w:rsid w:val="00346E9D"/>
    <w:rsid w:val="00347EC0"/>
    <w:rsid w:val="00347F9E"/>
    <w:rsid w:val="00350F69"/>
    <w:rsid w:val="003513FE"/>
    <w:rsid w:val="00351ABF"/>
    <w:rsid w:val="0035349E"/>
    <w:rsid w:val="00354244"/>
    <w:rsid w:val="003546CF"/>
    <w:rsid w:val="00356D08"/>
    <w:rsid w:val="003570F4"/>
    <w:rsid w:val="00357980"/>
    <w:rsid w:val="00357A6B"/>
    <w:rsid w:val="0036197E"/>
    <w:rsid w:val="0036258F"/>
    <w:rsid w:val="00362991"/>
    <w:rsid w:val="00366BDF"/>
    <w:rsid w:val="00367597"/>
    <w:rsid w:val="003723CA"/>
    <w:rsid w:val="00373DA0"/>
    <w:rsid w:val="00374D91"/>
    <w:rsid w:val="00374E3B"/>
    <w:rsid w:val="00376812"/>
    <w:rsid w:val="00376853"/>
    <w:rsid w:val="00376917"/>
    <w:rsid w:val="00380091"/>
    <w:rsid w:val="003803B0"/>
    <w:rsid w:val="00381D75"/>
    <w:rsid w:val="0038211F"/>
    <w:rsid w:val="00382F8E"/>
    <w:rsid w:val="00383416"/>
    <w:rsid w:val="003834F6"/>
    <w:rsid w:val="00383D1A"/>
    <w:rsid w:val="003907B0"/>
    <w:rsid w:val="00390F59"/>
    <w:rsid w:val="00393C22"/>
    <w:rsid w:val="00396D88"/>
    <w:rsid w:val="00396DD8"/>
    <w:rsid w:val="003A003D"/>
    <w:rsid w:val="003A15FA"/>
    <w:rsid w:val="003A1D3A"/>
    <w:rsid w:val="003A1FB8"/>
    <w:rsid w:val="003A23AC"/>
    <w:rsid w:val="003A249A"/>
    <w:rsid w:val="003A69D7"/>
    <w:rsid w:val="003B03E6"/>
    <w:rsid w:val="003B169B"/>
    <w:rsid w:val="003B37BD"/>
    <w:rsid w:val="003B3C60"/>
    <w:rsid w:val="003B3DDD"/>
    <w:rsid w:val="003B799A"/>
    <w:rsid w:val="003C2B0E"/>
    <w:rsid w:val="003C3631"/>
    <w:rsid w:val="003C3D71"/>
    <w:rsid w:val="003D0D2A"/>
    <w:rsid w:val="003D0E92"/>
    <w:rsid w:val="003D104B"/>
    <w:rsid w:val="003D252B"/>
    <w:rsid w:val="003D2D8B"/>
    <w:rsid w:val="003D3092"/>
    <w:rsid w:val="003D3892"/>
    <w:rsid w:val="003D3F6F"/>
    <w:rsid w:val="003D47F6"/>
    <w:rsid w:val="003D537C"/>
    <w:rsid w:val="003D608C"/>
    <w:rsid w:val="003D7521"/>
    <w:rsid w:val="003D7B34"/>
    <w:rsid w:val="003E12BD"/>
    <w:rsid w:val="003E275E"/>
    <w:rsid w:val="003E334D"/>
    <w:rsid w:val="003E5549"/>
    <w:rsid w:val="003E6BFE"/>
    <w:rsid w:val="003E779B"/>
    <w:rsid w:val="003F2B98"/>
    <w:rsid w:val="003F4332"/>
    <w:rsid w:val="003F489C"/>
    <w:rsid w:val="003F5207"/>
    <w:rsid w:val="0040010E"/>
    <w:rsid w:val="00402A99"/>
    <w:rsid w:val="00403E68"/>
    <w:rsid w:val="00404463"/>
    <w:rsid w:val="004047AC"/>
    <w:rsid w:val="00404B4E"/>
    <w:rsid w:val="00407354"/>
    <w:rsid w:val="00407390"/>
    <w:rsid w:val="0040780E"/>
    <w:rsid w:val="0041080A"/>
    <w:rsid w:val="00410C60"/>
    <w:rsid w:val="00411297"/>
    <w:rsid w:val="00413C09"/>
    <w:rsid w:val="004141C2"/>
    <w:rsid w:val="004152CC"/>
    <w:rsid w:val="0041596C"/>
    <w:rsid w:val="00415B4B"/>
    <w:rsid w:val="00416769"/>
    <w:rsid w:val="00421442"/>
    <w:rsid w:val="00424DD9"/>
    <w:rsid w:val="004256DE"/>
    <w:rsid w:val="004265B1"/>
    <w:rsid w:val="00426E8D"/>
    <w:rsid w:val="004307D5"/>
    <w:rsid w:val="004314B7"/>
    <w:rsid w:val="00431F3C"/>
    <w:rsid w:val="00435584"/>
    <w:rsid w:val="00435EF3"/>
    <w:rsid w:val="00436B5B"/>
    <w:rsid w:val="00436C19"/>
    <w:rsid w:val="004377A7"/>
    <w:rsid w:val="004401C9"/>
    <w:rsid w:val="0044071F"/>
    <w:rsid w:val="00443B61"/>
    <w:rsid w:val="0044445E"/>
    <w:rsid w:val="00444919"/>
    <w:rsid w:val="00445AEF"/>
    <w:rsid w:val="00445B6B"/>
    <w:rsid w:val="00447F02"/>
    <w:rsid w:val="00450CE6"/>
    <w:rsid w:val="00450FD3"/>
    <w:rsid w:val="00452A62"/>
    <w:rsid w:val="00453886"/>
    <w:rsid w:val="00456431"/>
    <w:rsid w:val="00456563"/>
    <w:rsid w:val="00460AA0"/>
    <w:rsid w:val="00460B25"/>
    <w:rsid w:val="00461A38"/>
    <w:rsid w:val="00462352"/>
    <w:rsid w:val="00464E34"/>
    <w:rsid w:val="00467F62"/>
    <w:rsid w:val="00472AF3"/>
    <w:rsid w:val="00472D61"/>
    <w:rsid w:val="00474DC4"/>
    <w:rsid w:val="00480571"/>
    <w:rsid w:val="00480957"/>
    <w:rsid w:val="00481405"/>
    <w:rsid w:val="00482BD7"/>
    <w:rsid w:val="004846A6"/>
    <w:rsid w:val="00485250"/>
    <w:rsid w:val="00486D44"/>
    <w:rsid w:val="00486D5E"/>
    <w:rsid w:val="00487C30"/>
    <w:rsid w:val="00490BE7"/>
    <w:rsid w:val="00490EEB"/>
    <w:rsid w:val="004921E7"/>
    <w:rsid w:val="0049240F"/>
    <w:rsid w:val="0049268C"/>
    <w:rsid w:val="00495D77"/>
    <w:rsid w:val="00495E71"/>
    <w:rsid w:val="00496981"/>
    <w:rsid w:val="00496EDB"/>
    <w:rsid w:val="004977FE"/>
    <w:rsid w:val="004979A3"/>
    <w:rsid w:val="004A2A6B"/>
    <w:rsid w:val="004A53CE"/>
    <w:rsid w:val="004B3334"/>
    <w:rsid w:val="004B3473"/>
    <w:rsid w:val="004B4701"/>
    <w:rsid w:val="004C0624"/>
    <w:rsid w:val="004C0685"/>
    <w:rsid w:val="004C51DB"/>
    <w:rsid w:val="004C6D37"/>
    <w:rsid w:val="004C7092"/>
    <w:rsid w:val="004C7E2D"/>
    <w:rsid w:val="004D0473"/>
    <w:rsid w:val="004D07A0"/>
    <w:rsid w:val="004D0991"/>
    <w:rsid w:val="004D31E7"/>
    <w:rsid w:val="004D4A5F"/>
    <w:rsid w:val="004D4C7E"/>
    <w:rsid w:val="004D57EF"/>
    <w:rsid w:val="004D5BAE"/>
    <w:rsid w:val="004D7269"/>
    <w:rsid w:val="004D79AA"/>
    <w:rsid w:val="004E1BF9"/>
    <w:rsid w:val="004E4138"/>
    <w:rsid w:val="004E451E"/>
    <w:rsid w:val="004E4537"/>
    <w:rsid w:val="004E4930"/>
    <w:rsid w:val="004E5205"/>
    <w:rsid w:val="004E5AE6"/>
    <w:rsid w:val="004E66AD"/>
    <w:rsid w:val="004E7269"/>
    <w:rsid w:val="004F1E3D"/>
    <w:rsid w:val="004F2AEC"/>
    <w:rsid w:val="004F2C68"/>
    <w:rsid w:val="004F4EED"/>
    <w:rsid w:val="004F6692"/>
    <w:rsid w:val="004F6940"/>
    <w:rsid w:val="004F7B63"/>
    <w:rsid w:val="00500D4D"/>
    <w:rsid w:val="00501931"/>
    <w:rsid w:val="00502368"/>
    <w:rsid w:val="0050461F"/>
    <w:rsid w:val="0050478D"/>
    <w:rsid w:val="0050640A"/>
    <w:rsid w:val="00507177"/>
    <w:rsid w:val="0050746C"/>
    <w:rsid w:val="00511068"/>
    <w:rsid w:val="00513669"/>
    <w:rsid w:val="00513825"/>
    <w:rsid w:val="0051615F"/>
    <w:rsid w:val="0051689C"/>
    <w:rsid w:val="00520E06"/>
    <w:rsid w:val="0052298B"/>
    <w:rsid w:val="0052527B"/>
    <w:rsid w:val="00525EE6"/>
    <w:rsid w:val="0053066D"/>
    <w:rsid w:val="00531DB4"/>
    <w:rsid w:val="005328DD"/>
    <w:rsid w:val="00532C8A"/>
    <w:rsid w:val="0053403D"/>
    <w:rsid w:val="005408D2"/>
    <w:rsid w:val="005409B9"/>
    <w:rsid w:val="00540F6F"/>
    <w:rsid w:val="005423D3"/>
    <w:rsid w:val="00542B7C"/>
    <w:rsid w:val="0054375A"/>
    <w:rsid w:val="00543C29"/>
    <w:rsid w:val="00544458"/>
    <w:rsid w:val="00544BBE"/>
    <w:rsid w:val="00545C91"/>
    <w:rsid w:val="00546A35"/>
    <w:rsid w:val="0054791D"/>
    <w:rsid w:val="0055059C"/>
    <w:rsid w:val="00552663"/>
    <w:rsid w:val="00552756"/>
    <w:rsid w:val="005534CD"/>
    <w:rsid w:val="00556182"/>
    <w:rsid w:val="00560359"/>
    <w:rsid w:val="00560788"/>
    <w:rsid w:val="005608F1"/>
    <w:rsid w:val="00561C9B"/>
    <w:rsid w:val="00561D17"/>
    <w:rsid w:val="00564D6D"/>
    <w:rsid w:val="00566F52"/>
    <w:rsid w:val="00571EC3"/>
    <w:rsid w:val="0057229F"/>
    <w:rsid w:val="00572EE3"/>
    <w:rsid w:val="0057315B"/>
    <w:rsid w:val="00574B7B"/>
    <w:rsid w:val="00574E3F"/>
    <w:rsid w:val="00574E5E"/>
    <w:rsid w:val="005770D1"/>
    <w:rsid w:val="005805C8"/>
    <w:rsid w:val="005831F0"/>
    <w:rsid w:val="005838E8"/>
    <w:rsid w:val="00583B8B"/>
    <w:rsid w:val="00586655"/>
    <w:rsid w:val="005900A3"/>
    <w:rsid w:val="00590755"/>
    <w:rsid w:val="00590A7C"/>
    <w:rsid w:val="00591788"/>
    <w:rsid w:val="005937BA"/>
    <w:rsid w:val="0059409C"/>
    <w:rsid w:val="00594AEB"/>
    <w:rsid w:val="0059598E"/>
    <w:rsid w:val="005972B1"/>
    <w:rsid w:val="005A1A11"/>
    <w:rsid w:val="005A3121"/>
    <w:rsid w:val="005A36A1"/>
    <w:rsid w:val="005A390C"/>
    <w:rsid w:val="005A56BD"/>
    <w:rsid w:val="005A6D8F"/>
    <w:rsid w:val="005A759C"/>
    <w:rsid w:val="005B1B51"/>
    <w:rsid w:val="005B254E"/>
    <w:rsid w:val="005B2967"/>
    <w:rsid w:val="005B3136"/>
    <w:rsid w:val="005B350A"/>
    <w:rsid w:val="005B4306"/>
    <w:rsid w:val="005B5E4C"/>
    <w:rsid w:val="005B6D05"/>
    <w:rsid w:val="005C5E84"/>
    <w:rsid w:val="005C7B76"/>
    <w:rsid w:val="005D02D4"/>
    <w:rsid w:val="005D0328"/>
    <w:rsid w:val="005D3FCA"/>
    <w:rsid w:val="005D4B0C"/>
    <w:rsid w:val="005D502C"/>
    <w:rsid w:val="005D686E"/>
    <w:rsid w:val="005E03AB"/>
    <w:rsid w:val="005E171D"/>
    <w:rsid w:val="005E378E"/>
    <w:rsid w:val="005E4B9C"/>
    <w:rsid w:val="005E63C2"/>
    <w:rsid w:val="005F1189"/>
    <w:rsid w:val="005F3804"/>
    <w:rsid w:val="005F4478"/>
    <w:rsid w:val="005F4599"/>
    <w:rsid w:val="005F6748"/>
    <w:rsid w:val="005F6EF4"/>
    <w:rsid w:val="00600245"/>
    <w:rsid w:val="00600CA7"/>
    <w:rsid w:val="0060164C"/>
    <w:rsid w:val="006041F4"/>
    <w:rsid w:val="00605D6B"/>
    <w:rsid w:val="00611E45"/>
    <w:rsid w:val="00612758"/>
    <w:rsid w:val="00612DEE"/>
    <w:rsid w:val="00612EE8"/>
    <w:rsid w:val="00613308"/>
    <w:rsid w:val="006136C4"/>
    <w:rsid w:val="006146B0"/>
    <w:rsid w:val="006161E9"/>
    <w:rsid w:val="00620945"/>
    <w:rsid w:val="00620B3C"/>
    <w:rsid w:val="00620EA5"/>
    <w:rsid w:val="00621E64"/>
    <w:rsid w:val="00623800"/>
    <w:rsid w:val="00623CB9"/>
    <w:rsid w:val="00623EF0"/>
    <w:rsid w:val="0062560E"/>
    <w:rsid w:val="00630751"/>
    <w:rsid w:val="00630CC6"/>
    <w:rsid w:val="00632143"/>
    <w:rsid w:val="006327B8"/>
    <w:rsid w:val="00634FD1"/>
    <w:rsid w:val="00635213"/>
    <w:rsid w:val="00640138"/>
    <w:rsid w:val="006411E3"/>
    <w:rsid w:val="006414AD"/>
    <w:rsid w:val="006415A4"/>
    <w:rsid w:val="00641C4E"/>
    <w:rsid w:val="00645BE2"/>
    <w:rsid w:val="00646CD9"/>
    <w:rsid w:val="00650C4D"/>
    <w:rsid w:val="006538E8"/>
    <w:rsid w:val="006553EE"/>
    <w:rsid w:val="00656C1C"/>
    <w:rsid w:val="00663D1D"/>
    <w:rsid w:val="00664D1C"/>
    <w:rsid w:val="0066733C"/>
    <w:rsid w:val="00670115"/>
    <w:rsid w:val="00670E77"/>
    <w:rsid w:val="006718AD"/>
    <w:rsid w:val="006723C9"/>
    <w:rsid w:val="006741EF"/>
    <w:rsid w:val="00675DD0"/>
    <w:rsid w:val="00676146"/>
    <w:rsid w:val="00676EF1"/>
    <w:rsid w:val="00677D31"/>
    <w:rsid w:val="006818F0"/>
    <w:rsid w:val="00681BEA"/>
    <w:rsid w:val="0068657B"/>
    <w:rsid w:val="00687C41"/>
    <w:rsid w:val="00690C97"/>
    <w:rsid w:val="0069107B"/>
    <w:rsid w:val="006929BD"/>
    <w:rsid w:val="00697615"/>
    <w:rsid w:val="006A0B79"/>
    <w:rsid w:val="006A2246"/>
    <w:rsid w:val="006A2E81"/>
    <w:rsid w:val="006A3C37"/>
    <w:rsid w:val="006A3F7D"/>
    <w:rsid w:val="006A4127"/>
    <w:rsid w:val="006A4C2E"/>
    <w:rsid w:val="006A726C"/>
    <w:rsid w:val="006A73CD"/>
    <w:rsid w:val="006A79AF"/>
    <w:rsid w:val="006B13BD"/>
    <w:rsid w:val="006B2354"/>
    <w:rsid w:val="006B3266"/>
    <w:rsid w:val="006B46E9"/>
    <w:rsid w:val="006B5A11"/>
    <w:rsid w:val="006B6B6C"/>
    <w:rsid w:val="006B6B6F"/>
    <w:rsid w:val="006B6BC8"/>
    <w:rsid w:val="006C2621"/>
    <w:rsid w:val="006C3A56"/>
    <w:rsid w:val="006C4CCE"/>
    <w:rsid w:val="006C6660"/>
    <w:rsid w:val="006C6E4C"/>
    <w:rsid w:val="006D0827"/>
    <w:rsid w:val="006D0D3E"/>
    <w:rsid w:val="006D3861"/>
    <w:rsid w:val="006D3952"/>
    <w:rsid w:val="006D63F3"/>
    <w:rsid w:val="006D781B"/>
    <w:rsid w:val="006E00DC"/>
    <w:rsid w:val="006E0821"/>
    <w:rsid w:val="006E08A9"/>
    <w:rsid w:val="006E5E5C"/>
    <w:rsid w:val="006E7230"/>
    <w:rsid w:val="006F02C3"/>
    <w:rsid w:val="006F1286"/>
    <w:rsid w:val="006F25E6"/>
    <w:rsid w:val="006F3230"/>
    <w:rsid w:val="006F4FE6"/>
    <w:rsid w:val="006F711C"/>
    <w:rsid w:val="00700CE3"/>
    <w:rsid w:val="00702262"/>
    <w:rsid w:val="00703E72"/>
    <w:rsid w:val="00704760"/>
    <w:rsid w:val="00704843"/>
    <w:rsid w:val="00705E64"/>
    <w:rsid w:val="00706FCF"/>
    <w:rsid w:val="00711A89"/>
    <w:rsid w:val="007125EE"/>
    <w:rsid w:val="00713EDE"/>
    <w:rsid w:val="007142A8"/>
    <w:rsid w:val="0071593D"/>
    <w:rsid w:val="00716029"/>
    <w:rsid w:val="00717CF2"/>
    <w:rsid w:val="007207A2"/>
    <w:rsid w:val="00721177"/>
    <w:rsid w:val="00721483"/>
    <w:rsid w:val="007240E3"/>
    <w:rsid w:val="007249AB"/>
    <w:rsid w:val="00725699"/>
    <w:rsid w:val="0072632D"/>
    <w:rsid w:val="00727BF0"/>
    <w:rsid w:val="00730E68"/>
    <w:rsid w:val="00731D61"/>
    <w:rsid w:val="00732014"/>
    <w:rsid w:val="00732A5D"/>
    <w:rsid w:val="00735B1A"/>
    <w:rsid w:val="0073760A"/>
    <w:rsid w:val="00740313"/>
    <w:rsid w:val="007466EF"/>
    <w:rsid w:val="00746F8C"/>
    <w:rsid w:val="00750D61"/>
    <w:rsid w:val="00750EE2"/>
    <w:rsid w:val="007511EB"/>
    <w:rsid w:val="007516C0"/>
    <w:rsid w:val="00751F22"/>
    <w:rsid w:val="0075249D"/>
    <w:rsid w:val="007532D7"/>
    <w:rsid w:val="00753E24"/>
    <w:rsid w:val="007557E1"/>
    <w:rsid w:val="00757287"/>
    <w:rsid w:val="00760F5E"/>
    <w:rsid w:val="0076115C"/>
    <w:rsid w:val="007626CD"/>
    <w:rsid w:val="00764A4E"/>
    <w:rsid w:val="007654CE"/>
    <w:rsid w:val="00765897"/>
    <w:rsid w:val="00765EE7"/>
    <w:rsid w:val="007665E9"/>
    <w:rsid w:val="0077032A"/>
    <w:rsid w:val="00774C63"/>
    <w:rsid w:val="00775D9D"/>
    <w:rsid w:val="007776D4"/>
    <w:rsid w:val="0078184D"/>
    <w:rsid w:val="007820D5"/>
    <w:rsid w:val="007829FF"/>
    <w:rsid w:val="00782ED9"/>
    <w:rsid w:val="0078740F"/>
    <w:rsid w:val="0079039A"/>
    <w:rsid w:val="00792084"/>
    <w:rsid w:val="00792413"/>
    <w:rsid w:val="007934AB"/>
    <w:rsid w:val="00793F86"/>
    <w:rsid w:val="007941F6"/>
    <w:rsid w:val="00795816"/>
    <w:rsid w:val="00795C11"/>
    <w:rsid w:val="00796007"/>
    <w:rsid w:val="007963C4"/>
    <w:rsid w:val="007968BD"/>
    <w:rsid w:val="00796C32"/>
    <w:rsid w:val="007A1B47"/>
    <w:rsid w:val="007A3439"/>
    <w:rsid w:val="007A4624"/>
    <w:rsid w:val="007A6514"/>
    <w:rsid w:val="007A6DD9"/>
    <w:rsid w:val="007A6EE8"/>
    <w:rsid w:val="007B22DC"/>
    <w:rsid w:val="007B3EC2"/>
    <w:rsid w:val="007B46BB"/>
    <w:rsid w:val="007B57A3"/>
    <w:rsid w:val="007B6C41"/>
    <w:rsid w:val="007B715B"/>
    <w:rsid w:val="007C12AD"/>
    <w:rsid w:val="007C1D57"/>
    <w:rsid w:val="007C3A87"/>
    <w:rsid w:val="007C477A"/>
    <w:rsid w:val="007C5122"/>
    <w:rsid w:val="007C6543"/>
    <w:rsid w:val="007C6FAA"/>
    <w:rsid w:val="007D1779"/>
    <w:rsid w:val="007D1851"/>
    <w:rsid w:val="007D1BD1"/>
    <w:rsid w:val="007D297A"/>
    <w:rsid w:val="007D4746"/>
    <w:rsid w:val="007D60E6"/>
    <w:rsid w:val="007D6AFF"/>
    <w:rsid w:val="007E06F7"/>
    <w:rsid w:val="007E07C9"/>
    <w:rsid w:val="007E364B"/>
    <w:rsid w:val="007E37C4"/>
    <w:rsid w:val="007E3C41"/>
    <w:rsid w:val="007E52CF"/>
    <w:rsid w:val="007E53CB"/>
    <w:rsid w:val="007F22EE"/>
    <w:rsid w:val="007F339D"/>
    <w:rsid w:val="007F44A1"/>
    <w:rsid w:val="007F5150"/>
    <w:rsid w:val="007F5B85"/>
    <w:rsid w:val="007F5C13"/>
    <w:rsid w:val="007F7252"/>
    <w:rsid w:val="007F75B8"/>
    <w:rsid w:val="00802092"/>
    <w:rsid w:val="00802385"/>
    <w:rsid w:val="00805AAB"/>
    <w:rsid w:val="0080657B"/>
    <w:rsid w:val="00807B9E"/>
    <w:rsid w:val="008103BA"/>
    <w:rsid w:val="00810409"/>
    <w:rsid w:val="0081095A"/>
    <w:rsid w:val="00812782"/>
    <w:rsid w:val="00813D45"/>
    <w:rsid w:val="00817523"/>
    <w:rsid w:val="00820201"/>
    <w:rsid w:val="00821D56"/>
    <w:rsid w:val="00822CCB"/>
    <w:rsid w:val="00823012"/>
    <w:rsid w:val="00823A06"/>
    <w:rsid w:val="0082496E"/>
    <w:rsid w:val="00827E14"/>
    <w:rsid w:val="00832415"/>
    <w:rsid w:val="00833856"/>
    <w:rsid w:val="00834CC9"/>
    <w:rsid w:val="008377F3"/>
    <w:rsid w:val="008428A0"/>
    <w:rsid w:val="00844D5B"/>
    <w:rsid w:val="00847E7A"/>
    <w:rsid w:val="00850072"/>
    <w:rsid w:val="00851009"/>
    <w:rsid w:val="00852538"/>
    <w:rsid w:val="00852DBD"/>
    <w:rsid w:val="00853DA1"/>
    <w:rsid w:val="0085473C"/>
    <w:rsid w:val="0085487C"/>
    <w:rsid w:val="00855479"/>
    <w:rsid w:val="008578B8"/>
    <w:rsid w:val="00862267"/>
    <w:rsid w:val="00863640"/>
    <w:rsid w:val="0086433C"/>
    <w:rsid w:val="008647F4"/>
    <w:rsid w:val="00864A81"/>
    <w:rsid w:val="00865108"/>
    <w:rsid w:val="008652CC"/>
    <w:rsid w:val="00865730"/>
    <w:rsid w:val="00870D3C"/>
    <w:rsid w:val="0087125F"/>
    <w:rsid w:val="008718F1"/>
    <w:rsid w:val="00872561"/>
    <w:rsid w:val="0087491E"/>
    <w:rsid w:val="00877989"/>
    <w:rsid w:val="00885540"/>
    <w:rsid w:val="008862BD"/>
    <w:rsid w:val="00890602"/>
    <w:rsid w:val="00891F6F"/>
    <w:rsid w:val="00893229"/>
    <w:rsid w:val="008938FF"/>
    <w:rsid w:val="00894A00"/>
    <w:rsid w:val="00896C9B"/>
    <w:rsid w:val="00897514"/>
    <w:rsid w:val="008A1100"/>
    <w:rsid w:val="008A4A38"/>
    <w:rsid w:val="008A6F3F"/>
    <w:rsid w:val="008B082F"/>
    <w:rsid w:val="008B2B03"/>
    <w:rsid w:val="008B30BA"/>
    <w:rsid w:val="008B3669"/>
    <w:rsid w:val="008C22D0"/>
    <w:rsid w:val="008C3405"/>
    <w:rsid w:val="008C356E"/>
    <w:rsid w:val="008C46E9"/>
    <w:rsid w:val="008C5FB6"/>
    <w:rsid w:val="008D5231"/>
    <w:rsid w:val="008D5C2F"/>
    <w:rsid w:val="008E03C5"/>
    <w:rsid w:val="008E2AC3"/>
    <w:rsid w:val="008E3897"/>
    <w:rsid w:val="008E4F73"/>
    <w:rsid w:val="008E5072"/>
    <w:rsid w:val="008E5683"/>
    <w:rsid w:val="008E7165"/>
    <w:rsid w:val="008F01D7"/>
    <w:rsid w:val="008F4181"/>
    <w:rsid w:val="008F41A2"/>
    <w:rsid w:val="008F435E"/>
    <w:rsid w:val="008F476E"/>
    <w:rsid w:val="008F5E63"/>
    <w:rsid w:val="008F6318"/>
    <w:rsid w:val="00900C3E"/>
    <w:rsid w:val="00900E52"/>
    <w:rsid w:val="0090383E"/>
    <w:rsid w:val="00903BFA"/>
    <w:rsid w:val="00904619"/>
    <w:rsid w:val="00904B81"/>
    <w:rsid w:val="0090522C"/>
    <w:rsid w:val="009070B6"/>
    <w:rsid w:val="00907643"/>
    <w:rsid w:val="00914D38"/>
    <w:rsid w:val="00915FCF"/>
    <w:rsid w:val="0091623A"/>
    <w:rsid w:val="00917827"/>
    <w:rsid w:val="009211F6"/>
    <w:rsid w:val="00924231"/>
    <w:rsid w:val="00924A5C"/>
    <w:rsid w:val="00925EB3"/>
    <w:rsid w:val="00925F8F"/>
    <w:rsid w:val="00926518"/>
    <w:rsid w:val="009267E9"/>
    <w:rsid w:val="009273CB"/>
    <w:rsid w:val="00930A9A"/>
    <w:rsid w:val="00932628"/>
    <w:rsid w:val="0093330D"/>
    <w:rsid w:val="009337BB"/>
    <w:rsid w:val="009341BF"/>
    <w:rsid w:val="009369D4"/>
    <w:rsid w:val="00936B61"/>
    <w:rsid w:val="009405ED"/>
    <w:rsid w:val="00940824"/>
    <w:rsid w:val="00940D3E"/>
    <w:rsid w:val="00940E6B"/>
    <w:rsid w:val="0094149F"/>
    <w:rsid w:val="00941B59"/>
    <w:rsid w:val="0094458E"/>
    <w:rsid w:val="00952D7C"/>
    <w:rsid w:val="00954E1B"/>
    <w:rsid w:val="00956928"/>
    <w:rsid w:val="00957090"/>
    <w:rsid w:val="00957195"/>
    <w:rsid w:val="0096226E"/>
    <w:rsid w:val="00963A13"/>
    <w:rsid w:val="009650E7"/>
    <w:rsid w:val="0096693B"/>
    <w:rsid w:val="00967AD7"/>
    <w:rsid w:val="00967F47"/>
    <w:rsid w:val="009701B9"/>
    <w:rsid w:val="009708F1"/>
    <w:rsid w:val="009720C4"/>
    <w:rsid w:val="0097275D"/>
    <w:rsid w:val="0097284E"/>
    <w:rsid w:val="009776E2"/>
    <w:rsid w:val="00980783"/>
    <w:rsid w:val="00982229"/>
    <w:rsid w:val="009827A0"/>
    <w:rsid w:val="00982A36"/>
    <w:rsid w:val="009832F6"/>
    <w:rsid w:val="00983ECF"/>
    <w:rsid w:val="009851C9"/>
    <w:rsid w:val="00987365"/>
    <w:rsid w:val="009901B6"/>
    <w:rsid w:val="009903BB"/>
    <w:rsid w:val="009928D5"/>
    <w:rsid w:val="00994C13"/>
    <w:rsid w:val="009961C5"/>
    <w:rsid w:val="00996561"/>
    <w:rsid w:val="009965B9"/>
    <w:rsid w:val="009971F3"/>
    <w:rsid w:val="009A03F5"/>
    <w:rsid w:val="009A0E55"/>
    <w:rsid w:val="009A3514"/>
    <w:rsid w:val="009A3E24"/>
    <w:rsid w:val="009A4261"/>
    <w:rsid w:val="009A4F60"/>
    <w:rsid w:val="009B20B8"/>
    <w:rsid w:val="009B241D"/>
    <w:rsid w:val="009B38BE"/>
    <w:rsid w:val="009B49D6"/>
    <w:rsid w:val="009B55D8"/>
    <w:rsid w:val="009C4736"/>
    <w:rsid w:val="009C575E"/>
    <w:rsid w:val="009C59E5"/>
    <w:rsid w:val="009C5A07"/>
    <w:rsid w:val="009C6C6B"/>
    <w:rsid w:val="009C6E41"/>
    <w:rsid w:val="009D10EC"/>
    <w:rsid w:val="009D2786"/>
    <w:rsid w:val="009D2AEE"/>
    <w:rsid w:val="009D2DCC"/>
    <w:rsid w:val="009D39AA"/>
    <w:rsid w:val="009D56C3"/>
    <w:rsid w:val="009D7F8F"/>
    <w:rsid w:val="009E3171"/>
    <w:rsid w:val="009E37EA"/>
    <w:rsid w:val="009E57CA"/>
    <w:rsid w:val="009E69FC"/>
    <w:rsid w:val="009E7AE7"/>
    <w:rsid w:val="009F1EEE"/>
    <w:rsid w:val="009F2E25"/>
    <w:rsid w:val="009F67C9"/>
    <w:rsid w:val="00A0017C"/>
    <w:rsid w:val="00A005AB"/>
    <w:rsid w:val="00A01648"/>
    <w:rsid w:val="00A02251"/>
    <w:rsid w:val="00A02B98"/>
    <w:rsid w:val="00A04D6C"/>
    <w:rsid w:val="00A06737"/>
    <w:rsid w:val="00A10636"/>
    <w:rsid w:val="00A10F7D"/>
    <w:rsid w:val="00A1141E"/>
    <w:rsid w:val="00A12A7D"/>
    <w:rsid w:val="00A12E5E"/>
    <w:rsid w:val="00A163D9"/>
    <w:rsid w:val="00A1692D"/>
    <w:rsid w:val="00A1794F"/>
    <w:rsid w:val="00A17CDC"/>
    <w:rsid w:val="00A201A7"/>
    <w:rsid w:val="00A20843"/>
    <w:rsid w:val="00A20C2C"/>
    <w:rsid w:val="00A22F8C"/>
    <w:rsid w:val="00A2314D"/>
    <w:rsid w:val="00A265BF"/>
    <w:rsid w:val="00A27296"/>
    <w:rsid w:val="00A30569"/>
    <w:rsid w:val="00A31013"/>
    <w:rsid w:val="00A310B3"/>
    <w:rsid w:val="00A3296A"/>
    <w:rsid w:val="00A32BD0"/>
    <w:rsid w:val="00A34212"/>
    <w:rsid w:val="00A3447B"/>
    <w:rsid w:val="00A3664D"/>
    <w:rsid w:val="00A36C03"/>
    <w:rsid w:val="00A46788"/>
    <w:rsid w:val="00A46AB7"/>
    <w:rsid w:val="00A4712D"/>
    <w:rsid w:val="00A506D0"/>
    <w:rsid w:val="00A50C5D"/>
    <w:rsid w:val="00A51AFC"/>
    <w:rsid w:val="00A521F2"/>
    <w:rsid w:val="00A54004"/>
    <w:rsid w:val="00A54F71"/>
    <w:rsid w:val="00A5541B"/>
    <w:rsid w:val="00A556DA"/>
    <w:rsid w:val="00A562B2"/>
    <w:rsid w:val="00A56CA2"/>
    <w:rsid w:val="00A57558"/>
    <w:rsid w:val="00A615A2"/>
    <w:rsid w:val="00A61D28"/>
    <w:rsid w:val="00A640A8"/>
    <w:rsid w:val="00A64A0F"/>
    <w:rsid w:val="00A66F1A"/>
    <w:rsid w:val="00A674F5"/>
    <w:rsid w:val="00A7135C"/>
    <w:rsid w:val="00A73645"/>
    <w:rsid w:val="00A7384F"/>
    <w:rsid w:val="00A73ACC"/>
    <w:rsid w:val="00A742F8"/>
    <w:rsid w:val="00A76693"/>
    <w:rsid w:val="00A76D57"/>
    <w:rsid w:val="00A770B8"/>
    <w:rsid w:val="00A81F9D"/>
    <w:rsid w:val="00A856E4"/>
    <w:rsid w:val="00A862D6"/>
    <w:rsid w:val="00A86A06"/>
    <w:rsid w:val="00A905DD"/>
    <w:rsid w:val="00A91797"/>
    <w:rsid w:val="00A91E2D"/>
    <w:rsid w:val="00A92AF0"/>
    <w:rsid w:val="00A93F11"/>
    <w:rsid w:val="00A94073"/>
    <w:rsid w:val="00A94371"/>
    <w:rsid w:val="00A95EC7"/>
    <w:rsid w:val="00AA11CC"/>
    <w:rsid w:val="00AA3A8C"/>
    <w:rsid w:val="00AA3B25"/>
    <w:rsid w:val="00AA685D"/>
    <w:rsid w:val="00AB0976"/>
    <w:rsid w:val="00AB11C4"/>
    <w:rsid w:val="00AB3012"/>
    <w:rsid w:val="00AB3751"/>
    <w:rsid w:val="00AB3C56"/>
    <w:rsid w:val="00AB4B9A"/>
    <w:rsid w:val="00AB59FC"/>
    <w:rsid w:val="00AB6465"/>
    <w:rsid w:val="00AB6992"/>
    <w:rsid w:val="00AC081A"/>
    <w:rsid w:val="00AC298A"/>
    <w:rsid w:val="00AC2BD9"/>
    <w:rsid w:val="00AC3733"/>
    <w:rsid w:val="00AC46AB"/>
    <w:rsid w:val="00AC4E51"/>
    <w:rsid w:val="00AC6DCA"/>
    <w:rsid w:val="00AD0E46"/>
    <w:rsid w:val="00AD2617"/>
    <w:rsid w:val="00AD4EAC"/>
    <w:rsid w:val="00AD5CFA"/>
    <w:rsid w:val="00AD75F0"/>
    <w:rsid w:val="00AE458F"/>
    <w:rsid w:val="00AE59A7"/>
    <w:rsid w:val="00AF0A2B"/>
    <w:rsid w:val="00AF19A2"/>
    <w:rsid w:val="00AF2A12"/>
    <w:rsid w:val="00AF2B34"/>
    <w:rsid w:val="00AF3405"/>
    <w:rsid w:val="00AF5E6C"/>
    <w:rsid w:val="00AF6E47"/>
    <w:rsid w:val="00AF6F56"/>
    <w:rsid w:val="00B00F5A"/>
    <w:rsid w:val="00B06E7D"/>
    <w:rsid w:val="00B13231"/>
    <w:rsid w:val="00B1404F"/>
    <w:rsid w:val="00B149DD"/>
    <w:rsid w:val="00B15755"/>
    <w:rsid w:val="00B15878"/>
    <w:rsid w:val="00B17015"/>
    <w:rsid w:val="00B17AB0"/>
    <w:rsid w:val="00B17BDA"/>
    <w:rsid w:val="00B2031B"/>
    <w:rsid w:val="00B21F0C"/>
    <w:rsid w:val="00B22E40"/>
    <w:rsid w:val="00B23798"/>
    <w:rsid w:val="00B239CC"/>
    <w:rsid w:val="00B243C4"/>
    <w:rsid w:val="00B2579D"/>
    <w:rsid w:val="00B26A8B"/>
    <w:rsid w:val="00B27B0A"/>
    <w:rsid w:val="00B33582"/>
    <w:rsid w:val="00B34121"/>
    <w:rsid w:val="00B35CD3"/>
    <w:rsid w:val="00B35D12"/>
    <w:rsid w:val="00B36687"/>
    <w:rsid w:val="00B367BA"/>
    <w:rsid w:val="00B37C0F"/>
    <w:rsid w:val="00B37F8C"/>
    <w:rsid w:val="00B433B5"/>
    <w:rsid w:val="00B45936"/>
    <w:rsid w:val="00B50673"/>
    <w:rsid w:val="00B514C8"/>
    <w:rsid w:val="00B55CE7"/>
    <w:rsid w:val="00B56CC0"/>
    <w:rsid w:val="00B61308"/>
    <w:rsid w:val="00B64937"/>
    <w:rsid w:val="00B65B68"/>
    <w:rsid w:val="00B65C66"/>
    <w:rsid w:val="00B664EE"/>
    <w:rsid w:val="00B70096"/>
    <w:rsid w:val="00B70F16"/>
    <w:rsid w:val="00B71859"/>
    <w:rsid w:val="00B718B4"/>
    <w:rsid w:val="00B74363"/>
    <w:rsid w:val="00B758B9"/>
    <w:rsid w:val="00B772D4"/>
    <w:rsid w:val="00B8150A"/>
    <w:rsid w:val="00B82941"/>
    <w:rsid w:val="00B833A8"/>
    <w:rsid w:val="00B8498A"/>
    <w:rsid w:val="00B84FBE"/>
    <w:rsid w:val="00B86163"/>
    <w:rsid w:val="00B86FAD"/>
    <w:rsid w:val="00B9093B"/>
    <w:rsid w:val="00B92855"/>
    <w:rsid w:val="00B93ABC"/>
    <w:rsid w:val="00B93AE1"/>
    <w:rsid w:val="00B9412C"/>
    <w:rsid w:val="00B94203"/>
    <w:rsid w:val="00B94B53"/>
    <w:rsid w:val="00B9501F"/>
    <w:rsid w:val="00B95C24"/>
    <w:rsid w:val="00B968CF"/>
    <w:rsid w:val="00B96938"/>
    <w:rsid w:val="00B9695B"/>
    <w:rsid w:val="00B96D91"/>
    <w:rsid w:val="00B97518"/>
    <w:rsid w:val="00B975EF"/>
    <w:rsid w:val="00BA30C0"/>
    <w:rsid w:val="00BA3415"/>
    <w:rsid w:val="00BA3933"/>
    <w:rsid w:val="00BA4125"/>
    <w:rsid w:val="00BA4812"/>
    <w:rsid w:val="00BA64E7"/>
    <w:rsid w:val="00BA6F70"/>
    <w:rsid w:val="00BA7762"/>
    <w:rsid w:val="00BA7933"/>
    <w:rsid w:val="00BA7B7B"/>
    <w:rsid w:val="00BB0517"/>
    <w:rsid w:val="00BB11C6"/>
    <w:rsid w:val="00BB2A2A"/>
    <w:rsid w:val="00BB3C6B"/>
    <w:rsid w:val="00BB47B4"/>
    <w:rsid w:val="00BB79FC"/>
    <w:rsid w:val="00BC2934"/>
    <w:rsid w:val="00BC50D2"/>
    <w:rsid w:val="00BC5E27"/>
    <w:rsid w:val="00BC5E5A"/>
    <w:rsid w:val="00BC7540"/>
    <w:rsid w:val="00BD0746"/>
    <w:rsid w:val="00BD0E29"/>
    <w:rsid w:val="00BD1A44"/>
    <w:rsid w:val="00BD5C9A"/>
    <w:rsid w:val="00BD6239"/>
    <w:rsid w:val="00BD694E"/>
    <w:rsid w:val="00BD6B67"/>
    <w:rsid w:val="00BD70D6"/>
    <w:rsid w:val="00BE024D"/>
    <w:rsid w:val="00BE0F13"/>
    <w:rsid w:val="00BE17AD"/>
    <w:rsid w:val="00BE284F"/>
    <w:rsid w:val="00BE2A25"/>
    <w:rsid w:val="00BE2FD7"/>
    <w:rsid w:val="00BE4624"/>
    <w:rsid w:val="00BE650F"/>
    <w:rsid w:val="00BE6816"/>
    <w:rsid w:val="00BF4F87"/>
    <w:rsid w:val="00BF6EE3"/>
    <w:rsid w:val="00BF7193"/>
    <w:rsid w:val="00BF7CE0"/>
    <w:rsid w:val="00BF7D25"/>
    <w:rsid w:val="00C006E7"/>
    <w:rsid w:val="00C024D5"/>
    <w:rsid w:val="00C03CB1"/>
    <w:rsid w:val="00C06E96"/>
    <w:rsid w:val="00C073F6"/>
    <w:rsid w:val="00C0773F"/>
    <w:rsid w:val="00C10C92"/>
    <w:rsid w:val="00C161F9"/>
    <w:rsid w:val="00C16A42"/>
    <w:rsid w:val="00C179DC"/>
    <w:rsid w:val="00C20CBF"/>
    <w:rsid w:val="00C21D94"/>
    <w:rsid w:val="00C23266"/>
    <w:rsid w:val="00C2515E"/>
    <w:rsid w:val="00C27B41"/>
    <w:rsid w:val="00C31049"/>
    <w:rsid w:val="00C33D8C"/>
    <w:rsid w:val="00C3451D"/>
    <w:rsid w:val="00C346E2"/>
    <w:rsid w:val="00C34739"/>
    <w:rsid w:val="00C34815"/>
    <w:rsid w:val="00C356D2"/>
    <w:rsid w:val="00C36164"/>
    <w:rsid w:val="00C37538"/>
    <w:rsid w:val="00C3789A"/>
    <w:rsid w:val="00C41506"/>
    <w:rsid w:val="00C4161A"/>
    <w:rsid w:val="00C434FA"/>
    <w:rsid w:val="00C44AE1"/>
    <w:rsid w:val="00C50A64"/>
    <w:rsid w:val="00C521F8"/>
    <w:rsid w:val="00C52733"/>
    <w:rsid w:val="00C53216"/>
    <w:rsid w:val="00C5461A"/>
    <w:rsid w:val="00C549E1"/>
    <w:rsid w:val="00C54BD0"/>
    <w:rsid w:val="00C54CF6"/>
    <w:rsid w:val="00C54D60"/>
    <w:rsid w:val="00C55092"/>
    <w:rsid w:val="00C56A7A"/>
    <w:rsid w:val="00C575B5"/>
    <w:rsid w:val="00C57DAC"/>
    <w:rsid w:val="00C6039B"/>
    <w:rsid w:val="00C6045C"/>
    <w:rsid w:val="00C60745"/>
    <w:rsid w:val="00C61469"/>
    <w:rsid w:val="00C62180"/>
    <w:rsid w:val="00C621F6"/>
    <w:rsid w:val="00C64241"/>
    <w:rsid w:val="00C66584"/>
    <w:rsid w:val="00C6682A"/>
    <w:rsid w:val="00C66C66"/>
    <w:rsid w:val="00C674AA"/>
    <w:rsid w:val="00C708A3"/>
    <w:rsid w:val="00C72205"/>
    <w:rsid w:val="00C74E64"/>
    <w:rsid w:val="00C750BC"/>
    <w:rsid w:val="00C75CA1"/>
    <w:rsid w:val="00C7677F"/>
    <w:rsid w:val="00C76AA4"/>
    <w:rsid w:val="00C776EA"/>
    <w:rsid w:val="00C776F3"/>
    <w:rsid w:val="00C801BB"/>
    <w:rsid w:val="00C802B6"/>
    <w:rsid w:val="00C8149C"/>
    <w:rsid w:val="00C82D42"/>
    <w:rsid w:val="00C84B85"/>
    <w:rsid w:val="00C90A03"/>
    <w:rsid w:val="00C9106A"/>
    <w:rsid w:val="00C919AD"/>
    <w:rsid w:val="00C92556"/>
    <w:rsid w:val="00C9334D"/>
    <w:rsid w:val="00C939BB"/>
    <w:rsid w:val="00C9417E"/>
    <w:rsid w:val="00C94948"/>
    <w:rsid w:val="00C95A05"/>
    <w:rsid w:val="00C97869"/>
    <w:rsid w:val="00C979C2"/>
    <w:rsid w:val="00CA1E0E"/>
    <w:rsid w:val="00CA1F8B"/>
    <w:rsid w:val="00CA33A3"/>
    <w:rsid w:val="00CA4C6A"/>
    <w:rsid w:val="00CA5042"/>
    <w:rsid w:val="00CA7A42"/>
    <w:rsid w:val="00CB11B2"/>
    <w:rsid w:val="00CB1321"/>
    <w:rsid w:val="00CB14D1"/>
    <w:rsid w:val="00CB662C"/>
    <w:rsid w:val="00CC02A8"/>
    <w:rsid w:val="00CC0781"/>
    <w:rsid w:val="00CC1EE2"/>
    <w:rsid w:val="00CC2F27"/>
    <w:rsid w:val="00CC41C0"/>
    <w:rsid w:val="00CC46F2"/>
    <w:rsid w:val="00CC653D"/>
    <w:rsid w:val="00CC6EC6"/>
    <w:rsid w:val="00CC7BF3"/>
    <w:rsid w:val="00CD1DA5"/>
    <w:rsid w:val="00CD2B70"/>
    <w:rsid w:val="00CD50D7"/>
    <w:rsid w:val="00CD600D"/>
    <w:rsid w:val="00CD7161"/>
    <w:rsid w:val="00CD74CC"/>
    <w:rsid w:val="00CE1668"/>
    <w:rsid w:val="00CE371E"/>
    <w:rsid w:val="00CE6D47"/>
    <w:rsid w:val="00CF077A"/>
    <w:rsid w:val="00CF2008"/>
    <w:rsid w:val="00CF20D3"/>
    <w:rsid w:val="00CF2CD1"/>
    <w:rsid w:val="00CF392A"/>
    <w:rsid w:val="00CF4391"/>
    <w:rsid w:val="00CF4E4D"/>
    <w:rsid w:val="00CF5474"/>
    <w:rsid w:val="00CF61F5"/>
    <w:rsid w:val="00D0600D"/>
    <w:rsid w:val="00D06351"/>
    <w:rsid w:val="00D074C6"/>
    <w:rsid w:val="00D07A8D"/>
    <w:rsid w:val="00D13F0C"/>
    <w:rsid w:val="00D15576"/>
    <w:rsid w:val="00D160C8"/>
    <w:rsid w:val="00D16DEB"/>
    <w:rsid w:val="00D17443"/>
    <w:rsid w:val="00D17B04"/>
    <w:rsid w:val="00D2089D"/>
    <w:rsid w:val="00D21511"/>
    <w:rsid w:val="00D23385"/>
    <w:rsid w:val="00D24ECD"/>
    <w:rsid w:val="00D25552"/>
    <w:rsid w:val="00D25837"/>
    <w:rsid w:val="00D25A9F"/>
    <w:rsid w:val="00D25D3F"/>
    <w:rsid w:val="00D300E7"/>
    <w:rsid w:val="00D322CD"/>
    <w:rsid w:val="00D34A98"/>
    <w:rsid w:val="00D35186"/>
    <w:rsid w:val="00D35B74"/>
    <w:rsid w:val="00D40229"/>
    <w:rsid w:val="00D410CF"/>
    <w:rsid w:val="00D41622"/>
    <w:rsid w:val="00D451CE"/>
    <w:rsid w:val="00D45447"/>
    <w:rsid w:val="00D5095C"/>
    <w:rsid w:val="00D55BEC"/>
    <w:rsid w:val="00D627AA"/>
    <w:rsid w:val="00D62859"/>
    <w:rsid w:val="00D640CC"/>
    <w:rsid w:val="00D70E49"/>
    <w:rsid w:val="00D726F7"/>
    <w:rsid w:val="00D74741"/>
    <w:rsid w:val="00D74B64"/>
    <w:rsid w:val="00D7646D"/>
    <w:rsid w:val="00D800FC"/>
    <w:rsid w:val="00D81C2B"/>
    <w:rsid w:val="00D82AAC"/>
    <w:rsid w:val="00D837D0"/>
    <w:rsid w:val="00D8452A"/>
    <w:rsid w:val="00D84D66"/>
    <w:rsid w:val="00D86281"/>
    <w:rsid w:val="00D90077"/>
    <w:rsid w:val="00D914ED"/>
    <w:rsid w:val="00D91D2A"/>
    <w:rsid w:val="00D91D88"/>
    <w:rsid w:val="00D9418F"/>
    <w:rsid w:val="00D94217"/>
    <w:rsid w:val="00D95E6B"/>
    <w:rsid w:val="00D963FA"/>
    <w:rsid w:val="00D96999"/>
    <w:rsid w:val="00D96EE8"/>
    <w:rsid w:val="00DA095F"/>
    <w:rsid w:val="00DA272C"/>
    <w:rsid w:val="00DA29E4"/>
    <w:rsid w:val="00DA4370"/>
    <w:rsid w:val="00DA604D"/>
    <w:rsid w:val="00DA74C8"/>
    <w:rsid w:val="00DA7DB7"/>
    <w:rsid w:val="00DB2822"/>
    <w:rsid w:val="00DB2FA3"/>
    <w:rsid w:val="00DB33B2"/>
    <w:rsid w:val="00DB40C0"/>
    <w:rsid w:val="00DB5DAA"/>
    <w:rsid w:val="00DB67D0"/>
    <w:rsid w:val="00DB7255"/>
    <w:rsid w:val="00DC119C"/>
    <w:rsid w:val="00DC1B28"/>
    <w:rsid w:val="00DC2216"/>
    <w:rsid w:val="00DC2598"/>
    <w:rsid w:val="00DC4A50"/>
    <w:rsid w:val="00DC4E77"/>
    <w:rsid w:val="00DC7A86"/>
    <w:rsid w:val="00DD077B"/>
    <w:rsid w:val="00DD1B33"/>
    <w:rsid w:val="00DD50E3"/>
    <w:rsid w:val="00DD53DF"/>
    <w:rsid w:val="00DD5E3B"/>
    <w:rsid w:val="00DD76CC"/>
    <w:rsid w:val="00DD7FC1"/>
    <w:rsid w:val="00DE01D6"/>
    <w:rsid w:val="00DE039F"/>
    <w:rsid w:val="00DE0BE1"/>
    <w:rsid w:val="00DE2050"/>
    <w:rsid w:val="00DE3184"/>
    <w:rsid w:val="00DE524A"/>
    <w:rsid w:val="00DE5BEA"/>
    <w:rsid w:val="00DE5F75"/>
    <w:rsid w:val="00DE6038"/>
    <w:rsid w:val="00DE6870"/>
    <w:rsid w:val="00DE7F17"/>
    <w:rsid w:val="00DF11B2"/>
    <w:rsid w:val="00DF24A8"/>
    <w:rsid w:val="00DF2E19"/>
    <w:rsid w:val="00DF4845"/>
    <w:rsid w:val="00DF7C5E"/>
    <w:rsid w:val="00E02AF0"/>
    <w:rsid w:val="00E038F4"/>
    <w:rsid w:val="00E04872"/>
    <w:rsid w:val="00E048E7"/>
    <w:rsid w:val="00E04DE0"/>
    <w:rsid w:val="00E05003"/>
    <w:rsid w:val="00E05FF9"/>
    <w:rsid w:val="00E12AD1"/>
    <w:rsid w:val="00E138AA"/>
    <w:rsid w:val="00E13AC8"/>
    <w:rsid w:val="00E15DDA"/>
    <w:rsid w:val="00E21A32"/>
    <w:rsid w:val="00E2238E"/>
    <w:rsid w:val="00E235F5"/>
    <w:rsid w:val="00E24545"/>
    <w:rsid w:val="00E26182"/>
    <w:rsid w:val="00E31400"/>
    <w:rsid w:val="00E332A9"/>
    <w:rsid w:val="00E332F1"/>
    <w:rsid w:val="00E33F4E"/>
    <w:rsid w:val="00E3781D"/>
    <w:rsid w:val="00E37CA7"/>
    <w:rsid w:val="00E43177"/>
    <w:rsid w:val="00E43D6B"/>
    <w:rsid w:val="00E4777F"/>
    <w:rsid w:val="00E50D79"/>
    <w:rsid w:val="00E53D4F"/>
    <w:rsid w:val="00E54D4F"/>
    <w:rsid w:val="00E554E2"/>
    <w:rsid w:val="00E56419"/>
    <w:rsid w:val="00E60955"/>
    <w:rsid w:val="00E60A26"/>
    <w:rsid w:val="00E61715"/>
    <w:rsid w:val="00E619C8"/>
    <w:rsid w:val="00E61C6E"/>
    <w:rsid w:val="00E62337"/>
    <w:rsid w:val="00E63EDF"/>
    <w:rsid w:val="00E67545"/>
    <w:rsid w:val="00E678BD"/>
    <w:rsid w:val="00E702FA"/>
    <w:rsid w:val="00E704DD"/>
    <w:rsid w:val="00E70C9C"/>
    <w:rsid w:val="00E7391E"/>
    <w:rsid w:val="00E7432E"/>
    <w:rsid w:val="00E779F5"/>
    <w:rsid w:val="00E8013B"/>
    <w:rsid w:val="00E82FBE"/>
    <w:rsid w:val="00E83A09"/>
    <w:rsid w:val="00E85680"/>
    <w:rsid w:val="00E87423"/>
    <w:rsid w:val="00E90F03"/>
    <w:rsid w:val="00E9624B"/>
    <w:rsid w:val="00EA06C3"/>
    <w:rsid w:val="00EA2B45"/>
    <w:rsid w:val="00EA3F60"/>
    <w:rsid w:val="00EA5DEA"/>
    <w:rsid w:val="00EA5F90"/>
    <w:rsid w:val="00EA672A"/>
    <w:rsid w:val="00EA7432"/>
    <w:rsid w:val="00EA7A4E"/>
    <w:rsid w:val="00EB0A85"/>
    <w:rsid w:val="00EB3F65"/>
    <w:rsid w:val="00EB414A"/>
    <w:rsid w:val="00EB620E"/>
    <w:rsid w:val="00EB74A8"/>
    <w:rsid w:val="00EC1926"/>
    <w:rsid w:val="00EC2CD4"/>
    <w:rsid w:val="00EC4DEC"/>
    <w:rsid w:val="00EC57AF"/>
    <w:rsid w:val="00EC7FFB"/>
    <w:rsid w:val="00ED0A60"/>
    <w:rsid w:val="00ED118C"/>
    <w:rsid w:val="00ED1B2D"/>
    <w:rsid w:val="00ED253F"/>
    <w:rsid w:val="00ED2589"/>
    <w:rsid w:val="00ED3AFE"/>
    <w:rsid w:val="00ED575E"/>
    <w:rsid w:val="00ED5A72"/>
    <w:rsid w:val="00ED5D8F"/>
    <w:rsid w:val="00ED691B"/>
    <w:rsid w:val="00ED6CB8"/>
    <w:rsid w:val="00ED748D"/>
    <w:rsid w:val="00ED7778"/>
    <w:rsid w:val="00EE1D6E"/>
    <w:rsid w:val="00EE2361"/>
    <w:rsid w:val="00EE317B"/>
    <w:rsid w:val="00EE58A1"/>
    <w:rsid w:val="00EE660D"/>
    <w:rsid w:val="00EF02F4"/>
    <w:rsid w:val="00EF1E2E"/>
    <w:rsid w:val="00EF2823"/>
    <w:rsid w:val="00EF2B95"/>
    <w:rsid w:val="00EF3FFD"/>
    <w:rsid w:val="00EF4ED5"/>
    <w:rsid w:val="00EF6D5E"/>
    <w:rsid w:val="00EF7517"/>
    <w:rsid w:val="00F0018A"/>
    <w:rsid w:val="00F007B2"/>
    <w:rsid w:val="00F010B5"/>
    <w:rsid w:val="00F01A8F"/>
    <w:rsid w:val="00F02598"/>
    <w:rsid w:val="00F025A6"/>
    <w:rsid w:val="00F1054C"/>
    <w:rsid w:val="00F11DCB"/>
    <w:rsid w:val="00F11F2B"/>
    <w:rsid w:val="00F1207D"/>
    <w:rsid w:val="00F1512C"/>
    <w:rsid w:val="00F15DE5"/>
    <w:rsid w:val="00F17FAD"/>
    <w:rsid w:val="00F21EF0"/>
    <w:rsid w:val="00F22267"/>
    <w:rsid w:val="00F22436"/>
    <w:rsid w:val="00F22922"/>
    <w:rsid w:val="00F23E8E"/>
    <w:rsid w:val="00F24C44"/>
    <w:rsid w:val="00F27093"/>
    <w:rsid w:val="00F2750C"/>
    <w:rsid w:val="00F27697"/>
    <w:rsid w:val="00F32786"/>
    <w:rsid w:val="00F33BE3"/>
    <w:rsid w:val="00F33C87"/>
    <w:rsid w:val="00F35C8B"/>
    <w:rsid w:val="00F36086"/>
    <w:rsid w:val="00F3677D"/>
    <w:rsid w:val="00F36907"/>
    <w:rsid w:val="00F373F9"/>
    <w:rsid w:val="00F37AA8"/>
    <w:rsid w:val="00F37EA2"/>
    <w:rsid w:val="00F405E6"/>
    <w:rsid w:val="00F4135D"/>
    <w:rsid w:val="00F452B4"/>
    <w:rsid w:val="00F45684"/>
    <w:rsid w:val="00F46624"/>
    <w:rsid w:val="00F50805"/>
    <w:rsid w:val="00F52AF1"/>
    <w:rsid w:val="00F52B25"/>
    <w:rsid w:val="00F52BBD"/>
    <w:rsid w:val="00F540D7"/>
    <w:rsid w:val="00F56340"/>
    <w:rsid w:val="00F570F1"/>
    <w:rsid w:val="00F57E9A"/>
    <w:rsid w:val="00F601DC"/>
    <w:rsid w:val="00F62580"/>
    <w:rsid w:val="00F63803"/>
    <w:rsid w:val="00F64879"/>
    <w:rsid w:val="00F6635C"/>
    <w:rsid w:val="00F7134C"/>
    <w:rsid w:val="00F72538"/>
    <w:rsid w:val="00F7316E"/>
    <w:rsid w:val="00F7355A"/>
    <w:rsid w:val="00F768B7"/>
    <w:rsid w:val="00F778DE"/>
    <w:rsid w:val="00F801E1"/>
    <w:rsid w:val="00F80EE7"/>
    <w:rsid w:val="00F8182A"/>
    <w:rsid w:val="00F81CC7"/>
    <w:rsid w:val="00F82987"/>
    <w:rsid w:val="00F83590"/>
    <w:rsid w:val="00F85423"/>
    <w:rsid w:val="00F85861"/>
    <w:rsid w:val="00F86349"/>
    <w:rsid w:val="00F905FA"/>
    <w:rsid w:val="00F9085B"/>
    <w:rsid w:val="00F92C8D"/>
    <w:rsid w:val="00F92F7E"/>
    <w:rsid w:val="00F9534A"/>
    <w:rsid w:val="00FA161F"/>
    <w:rsid w:val="00FA191D"/>
    <w:rsid w:val="00FA47F0"/>
    <w:rsid w:val="00FA71E7"/>
    <w:rsid w:val="00FB0376"/>
    <w:rsid w:val="00FB109D"/>
    <w:rsid w:val="00FB34FB"/>
    <w:rsid w:val="00FB3D64"/>
    <w:rsid w:val="00FB78E4"/>
    <w:rsid w:val="00FC052C"/>
    <w:rsid w:val="00FC09CD"/>
    <w:rsid w:val="00FC164A"/>
    <w:rsid w:val="00FC2351"/>
    <w:rsid w:val="00FC2EA8"/>
    <w:rsid w:val="00FC34ED"/>
    <w:rsid w:val="00FC412B"/>
    <w:rsid w:val="00FC7609"/>
    <w:rsid w:val="00FD01B0"/>
    <w:rsid w:val="00FD2E0F"/>
    <w:rsid w:val="00FD416A"/>
    <w:rsid w:val="00FD4B50"/>
    <w:rsid w:val="00FD58FD"/>
    <w:rsid w:val="00FE581A"/>
    <w:rsid w:val="00FE6407"/>
    <w:rsid w:val="00FE6B1B"/>
    <w:rsid w:val="00FE771D"/>
    <w:rsid w:val="00FF0039"/>
    <w:rsid w:val="00FF25AB"/>
    <w:rsid w:val="00FF4490"/>
    <w:rsid w:val="00FF59CF"/>
    <w:rsid w:val="00FF74CA"/>
    <w:rsid w:val="00FF7827"/>
    <w:rsid w:val="0134886B"/>
    <w:rsid w:val="017212E5"/>
    <w:rsid w:val="017ED995"/>
    <w:rsid w:val="02138367"/>
    <w:rsid w:val="021CB93E"/>
    <w:rsid w:val="0255C793"/>
    <w:rsid w:val="0290A87B"/>
    <w:rsid w:val="03958BCA"/>
    <w:rsid w:val="03CBA109"/>
    <w:rsid w:val="050ACF8A"/>
    <w:rsid w:val="0568C928"/>
    <w:rsid w:val="0646384B"/>
    <w:rsid w:val="06479C46"/>
    <w:rsid w:val="06699CCB"/>
    <w:rsid w:val="07052EEC"/>
    <w:rsid w:val="0720BCD9"/>
    <w:rsid w:val="08CCD6B1"/>
    <w:rsid w:val="08E94A4F"/>
    <w:rsid w:val="09625EF2"/>
    <w:rsid w:val="09D02F62"/>
    <w:rsid w:val="0A415AB5"/>
    <w:rsid w:val="0A648451"/>
    <w:rsid w:val="0C1ACBF7"/>
    <w:rsid w:val="0C1CE939"/>
    <w:rsid w:val="0C31DA28"/>
    <w:rsid w:val="0CA52E1E"/>
    <w:rsid w:val="0CE7932E"/>
    <w:rsid w:val="0D05216A"/>
    <w:rsid w:val="0D1842A0"/>
    <w:rsid w:val="0EDCE9E5"/>
    <w:rsid w:val="0F56CAE1"/>
    <w:rsid w:val="0FA57751"/>
    <w:rsid w:val="0FDB3D85"/>
    <w:rsid w:val="103D88DA"/>
    <w:rsid w:val="1069B426"/>
    <w:rsid w:val="111447A2"/>
    <w:rsid w:val="125B8FFF"/>
    <w:rsid w:val="1266664F"/>
    <w:rsid w:val="12B35E35"/>
    <w:rsid w:val="130E4797"/>
    <w:rsid w:val="1439F784"/>
    <w:rsid w:val="14C0C639"/>
    <w:rsid w:val="14D8A8BC"/>
    <w:rsid w:val="14F72CA2"/>
    <w:rsid w:val="1528E368"/>
    <w:rsid w:val="153B2B6A"/>
    <w:rsid w:val="15B12472"/>
    <w:rsid w:val="162B6699"/>
    <w:rsid w:val="16F807B1"/>
    <w:rsid w:val="17430918"/>
    <w:rsid w:val="17537159"/>
    <w:rsid w:val="17650652"/>
    <w:rsid w:val="17B6B054"/>
    <w:rsid w:val="17DC1BAD"/>
    <w:rsid w:val="1881E91D"/>
    <w:rsid w:val="18DDAD48"/>
    <w:rsid w:val="193CE29A"/>
    <w:rsid w:val="195FC090"/>
    <w:rsid w:val="1A3461D1"/>
    <w:rsid w:val="1A48E441"/>
    <w:rsid w:val="1AE95ABA"/>
    <w:rsid w:val="1B249CE4"/>
    <w:rsid w:val="1B430028"/>
    <w:rsid w:val="1BFBD2E3"/>
    <w:rsid w:val="1C367CD9"/>
    <w:rsid w:val="1C601724"/>
    <w:rsid w:val="1C7D5866"/>
    <w:rsid w:val="1D505AA1"/>
    <w:rsid w:val="1E74E51D"/>
    <w:rsid w:val="1F74DC31"/>
    <w:rsid w:val="200DB19E"/>
    <w:rsid w:val="20147C79"/>
    <w:rsid w:val="20825DFE"/>
    <w:rsid w:val="20C66C3F"/>
    <w:rsid w:val="214630A5"/>
    <w:rsid w:val="214C25EF"/>
    <w:rsid w:val="227301ED"/>
    <w:rsid w:val="22A4A3D9"/>
    <w:rsid w:val="22AC7CF3"/>
    <w:rsid w:val="2325B526"/>
    <w:rsid w:val="2496F736"/>
    <w:rsid w:val="2700F58C"/>
    <w:rsid w:val="2759F5E3"/>
    <w:rsid w:val="2A3D1569"/>
    <w:rsid w:val="2A6B4D46"/>
    <w:rsid w:val="2BB41C10"/>
    <w:rsid w:val="2C88E34C"/>
    <w:rsid w:val="2C8F0A49"/>
    <w:rsid w:val="2DFE5D86"/>
    <w:rsid w:val="2F40E06B"/>
    <w:rsid w:val="2F8E2987"/>
    <w:rsid w:val="2FB00FF7"/>
    <w:rsid w:val="302ACFA8"/>
    <w:rsid w:val="30652C9E"/>
    <w:rsid w:val="30DCDD27"/>
    <w:rsid w:val="31DAA9BE"/>
    <w:rsid w:val="31FCA6F8"/>
    <w:rsid w:val="327BC6C0"/>
    <w:rsid w:val="335BD2C7"/>
    <w:rsid w:val="33C275E6"/>
    <w:rsid w:val="33DACC93"/>
    <w:rsid w:val="3408B770"/>
    <w:rsid w:val="3457EFF1"/>
    <w:rsid w:val="355E4647"/>
    <w:rsid w:val="35908E73"/>
    <w:rsid w:val="362FC592"/>
    <w:rsid w:val="365078BF"/>
    <w:rsid w:val="36D4DC15"/>
    <w:rsid w:val="3727E59E"/>
    <w:rsid w:val="376285D6"/>
    <w:rsid w:val="37C97CC2"/>
    <w:rsid w:val="388ECC06"/>
    <w:rsid w:val="38A5D420"/>
    <w:rsid w:val="38D2F599"/>
    <w:rsid w:val="38DE6872"/>
    <w:rsid w:val="399E3940"/>
    <w:rsid w:val="39C57773"/>
    <w:rsid w:val="3A3C4D59"/>
    <w:rsid w:val="3B75C010"/>
    <w:rsid w:val="3CD8A0FF"/>
    <w:rsid w:val="3EB7E8A6"/>
    <w:rsid w:val="3EC69112"/>
    <w:rsid w:val="3EEF3093"/>
    <w:rsid w:val="3EF29E03"/>
    <w:rsid w:val="3F004D05"/>
    <w:rsid w:val="4004CFA4"/>
    <w:rsid w:val="402FEA71"/>
    <w:rsid w:val="4072B651"/>
    <w:rsid w:val="417D46CA"/>
    <w:rsid w:val="41A6C93B"/>
    <w:rsid w:val="42587E79"/>
    <w:rsid w:val="43710C50"/>
    <w:rsid w:val="437D5991"/>
    <w:rsid w:val="43C3D0A6"/>
    <w:rsid w:val="43E46EB2"/>
    <w:rsid w:val="441A71AB"/>
    <w:rsid w:val="445CE1BD"/>
    <w:rsid w:val="446A3351"/>
    <w:rsid w:val="44B33446"/>
    <w:rsid w:val="4504A437"/>
    <w:rsid w:val="457FCA0F"/>
    <w:rsid w:val="45DF89C1"/>
    <w:rsid w:val="4618DCC7"/>
    <w:rsid w:val="468A5D9D"/>
    <w:rsid w:val="46B806B1"/>
    <w:rsid w:val="47505798"/>
    <w:rsid w:val="4750D0B1"/>
    <w:rsid w:val="47EAD508"/>
    <w:rsid w:val="48447D73"/>
    <w:rsid w:val="48B10B3B"/>
    <w:rsid w:val="48B9A83A"/>
    <w:rsid w:val="48DE6E5F"/>
    <w:rsid w:val="49172A83"/>
    <w:rsid w:val="493998AD"/>
    <w:rsid w:val="49CAA039"/>
    <w:rsid w:val="4A3F1278"/>
    <w:rsid w:val="4A47F999"/>
    <w:rsid w:val="4AB2FAE4"/>
    <w:rsid w:val="4B2275CA"/>
    <w:rsid w:val="4BE47E18"/>
    <w:rsid w:val="4C49905E"/>
    <w:rsid w:val="4C860FD6"/>
    <w:rsid w:val="4CC10B73"/>
    <w:rsid w:val="4CD280F2"/>
    <w:rsid w:val="4D17EE96"/>
    <w:rsid w:val="4D771A91"/>
    <w:rsid w:val="4D81F581"/>
    <w:rsid w:val="4E60B45F"/>
    <w:rsid w:val="4EDC49B5"/>
    <w:rsid w:val="4F64DB84"/>
    <w:rsid w:val="4F83CCB3"/>
    <w:rsid w:val="5042A0CB"/>
    <w:rsid w:val="50A5A8DC"/>
    <w:rsid w:val="50B7EF3B"/>
    <w:rsid w:val="513B342C"/>
    <w:rsid w:val="51A69216"/>
    <w:rsid w:val="51AAB514"/>
    <w:rsid w:val="521195CC"/>
    <w:rsid w:val="52AE5700"/>
    <w:rsid w:val="52AFE989"/>
    <w:rsid w:val="533F68C1"/>
    <w:rsid w:val="5365AB6A"/>
    <w:rsid w:val="537AEC76"/>
    <w:rsid w:val="53876BBB"/>
    <w:rsid w:val="53AD662D"/>
    <w:rsid w:val="5477C20B"/>
    <w:rsid w:val="54C95810"/>
    <w:rsid w:val="54E7E57C"/>
    <w:rsid w:val="55074868"/>
    <w:rsid w:val="552567F8"/>
    <w:rsid w:val="55672A42"/>
    <w:rsid w:val="55F5AD8B"/>
    <w:rsid w:val="560672D8"/>
    <w:rsid w:val="56964638"/>
    <w:rsid w:val="57152365"/>
    <w:rsid w:val="573E9542"/>
    <w:rsid w:val="57AD3A8C"/>
    <w:rsid w:val="58F286C5"/>
    <w:rsid w:val="595511B7"/>
    <w:rsid w:val="595E019C"/>
    <w:rsid w:val="59745F38"/>
    <w:rsid w:val="5A0EA6DE"/>
    <w:rsid w:val="5A9E3B28"/>
    <w:rsid w:val="5C1D582A"/>
    <w:rsid w:val="5C95A25E"/>
    <w:rsid w:val="5D71DA5F"/>
    <w:rsid w:val="5DE0281E"/>
    <w:rsid w:val="5FD39D0F"/>
    <w:rsid w:val="60355B47"/>
    <w:rsid w:val="606AAB50"/>
    <w:rsid w:val="60E745FA"/>
    <w:rsid w:val="60FFCDAA"/>
    <w:rsid w:val="610DCCF3"/>
    <w:rsid w:val="6118CB70"/>
    <w:rsid w:val="62B49BD1"/>
    <w:rsid w:val="62BD1C63"/>
    <w:rsid w:val="63AF982C"/>
    <w:rsid w:val="63F48E20"/>
    <w:rsid w:val="64233F68"/>
    <w:rsid w:val="653E4570"/>
    <w:rsid w:val="65FCB0AA"/>
    <w:rsid w:val="66112F25"/>
    <w:rsid w:val="665F38B6"/>
    <w:rsid w:val="669AEBF1"/>
    <w:rsid w:val="66B57355"/>
    <w:rsid w:val="697195B0"/>
    <w:rsid w:val="6977FA37"/>
    <w:rsid w:val="69ED1417"/>
    <w:rsid w:val="6A5B7DAE"/>
    <w:rsid w:val="6AEA2FEE"/>
    <w:rsid w:val="6B51BD4E"/>
    <w:rsid w:val="6B70DA28"/>
    <w:rsid w:val="6C02920B"/>
    <w:rsid w:val="6C8790AC"/>
    <w:rsid w:val="6DB29DCB"/>
    <w:rsid w:val="6F86D058"/>
    <w:rsid w:val="70AE6414"/>
    <w:rsid w:val="70DE76B6"/>
    <w:rsid w:val="718C393F"/>
    <w:rsid w:val="71D635E8"/>
    <w:rsid w:val="7234286D"/>
    <w:rsid w:val="7260BA2F"/>
    <w:rsid w:val="72BAB642"/>
    <w:rsid w:val="73153E1F"/>
    <w:rsid w:val="735B8034"/>
    <w:rsid w:val="73C72432"/>
    <w:rsid w:val="7535E761"/>
    <w:rsid w:val="754CB65D"/>
    <w:rsid w:val="75C69955"/>
    <w:rsid w:val="76429FB9"/>
    <w:rsid w:val="766F2D58"/>
    <w:rsid w:val="7672C137"/>
    <w:rsid w:val="7773F821"/>
    <w:rsid w:val="785A611C"/>
    <w:rsid w:val="7B05FB8B"/>
    <w:rsid w:val="7B8BC299"/>
    <w:rsid w:val="7BB5CBBC"/>
    <w:rsid w:val="7BF37F38"/>
    <w:rsid w:val="7CFB6EEA"/>
    <w:rsid w:val="7D0291CB"/>
    <w:rsid w:val="7D04FC14"/>
    <w:rsid w:val="7D0C0BE0"/>
    <w:rsid w:val="7D0E5BD7"/>
    <w:rsid w:val="7E0AE51A"/>
    <w:rsid w:val="7E217C96"/>
    <w:rsid w:val="7E54B503"/>
    <w:rsid w:val="7F65E1A9"/>
    <w:rsid w:val="7F7F0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7573A6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A06C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F1EE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082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A06C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EA06C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F1EE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082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5409B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409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779F5"/>
    <w:pPr>
      <w:tabs>
        <w:tab w:val="left" w:pos="1100"/>
        <w:tab w:val="right" w:leader="dot" w:pos="7928"/>
      </w:tabs>
      <w:spacing w:after="100"/>
      <w:ind w:left="220"/>
    </w:pPr>
    <w:rPr>
      <w:rFonts w:ascii="Times New Roman" w:hAnsi="Times New Roman" w:cs="Times New Roman"/>
      <w:b/>
      <w:bCs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E779F5"/>
    <w:pPr>
      <w:tabs>
        <w:tab w:val="left" w:pos="1134"/>
        <w:tab w:val="right" w:leader="dot" w:pos="7928"/>
      </w:tabs>
      <w:spacing w:after="100"/>
      <w:ind w:left="440"/>
    </w:pPr>
    <w:rPr>
      <w:rFonts w:ascii="Times New Roman" w:hAnsi="Times New Roman" w:cs="Times New Roman"/>
      <w:b/>
      <w:bCs/>
      <w:noProof/>
    </w:rPr>
  </w:style>
  <w:style w:type="character" w:styleId="Hyperlink">
    <w:name w:val="Hyperlink"/>
    <w:basedOn w:val="DefaultParagraphFont"/>
    <w:uiPriority w:val="99"/>
    <w:unhideWhenUsed/>
    <w:rsid w:val="005409B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435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435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214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287BA6"/>
  </w:style>
  <w:style w:type="character" w:customStyle="1" w:styleId="normaltextrun">
    <w:name w:val="normaltextrun"/>
    <w:basedOn w:val="DefaultParagraphFont"/>
    <w:rsid w:val="00DB2FA3"/>
  </w:style>
  <w:style w:type="paragraph" w:styleId="Caption">
    <w:name w:val="caption"/>
    <w:basedOn w:val="Normal"/>
    <w:next w:val="Normal"/>
    <w:uiPriority w:val="35"/>
    <w:unhideWhenUsed/>
    <w:qFormat/>
    <w:rsid w:val="004F4EED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A33A3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066D"/>
  </w:style>
  <w:style w:type="paragraph" w:styleId="Footer">
    <w:name w:val="footer"/>
    <w:basedOn w:val="Normal"/>
    <w:link w:val="Foot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066D"/>
  </w:style>
  <w:style w:type="paragraph" w:customStyle="1" w:styleId="SubBabCustom1">
    <w:name w:val="SubBabCustom1"/>
    <w:basedOn w:val="Heading2"/>
    <w:link w:val="SubBabCustom1Char"/>
    <w:qFormat/>
    <w:rsid w:val="00215646"/>
    <w:rPr>
      <w:rFonts w:ascii="Times New Roman" w:hAnsi="Times New Roman"/>
      <w:b/>
      <w:color w:val="auto"/>
      <w:sz w:val="24"/>
    </w:rPr>
  </w:style>
  <w:style w:type="character" w:customStyle="1" w:styleId="SubBabCustom1Char">
    <w:name w:val="SubBabCustom1 Char"/>
    <w:basedOn w:val="Heading2Char"/>
    <w:link w:val="SubBabCustom1"/>
    <w:rsid w:val="00215646"/>
    <w:rPr>
      <w:rFonts w:ascii="Times New Roman" w:eastAsiaTheme="majorEastAsia" w:hAnsi="Times New Roman" w:cstheme="majorBidi"/>
      <w:b/>
      <w:color w:val="2E74B5" w:themeColor="accent1" w:themeShade="BF"/>
      <w:sz w:val="24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2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7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2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0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2548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240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9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53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7752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514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580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2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98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image" Target="media/image7.jp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17" Type="http://schemas.openxmlformats.org/officeDocument/2006/relationships/image" Target="media/image6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hyperlink" Target="https://www.kajianpustaka.com/2021/03/praktik-kerja-lapangan.html" TargetMode="External"/><Relationship Id="rId10" Type="http://schemas.openxmlformats.org/officeDocument/2006/relationships/footer" Target="footer2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8573C1-5C0F-4EBD-84EE-C249FF7A38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5</Pages>
  <Words>4432</Words>
  <Characters>25265</Characters>
  <Application>Microsoft Office Word</Application>
  <DocSecurity>0</DocSecurity>
  <Lines>210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6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3-01-04T10:14:00Z</dcterms:created>
  <dcterms:modified xsi:type="dcterms:W3CDTF">2023-01-25T16:49:00Z</dcterms:modified>
</cp:coreProperties>
</file>